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6204981" w14:textId="6EEE76C3" w:rsidR="00DB78DD" w:rsidRDefault="00DB78DD">
      <w:r>
        <w:fldChar w:fldCharType="begin">
          <w:fldData xml:space="preserve">PEVuZE5vdGU+PENpdGU+PEF1dGhvcj5TdW48L0F1dGhvcj48WWVhcj4yMDE0PC9ZZWFyPjxSZWNO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</w:fldData>
        </w:fldChar>
      </w:r>
      <w:r w:rsidR="00382B7A">
        <w:instrText xml:space="preserve"> ADDIN EN.CITE </w:instrText>
      </w:r>
      <w:r w:rsidR="00382B7A">
        <w:fldChar w:fldCharType="begin">
          <w:fldData xml:space="preserve">PEVuZE5vdGU+PENpdGU+PEF1dGhvcj5TdW48L0F1dGhvcj48WWVhcj4yMDE0PC9ZZWFyPjxSZWNO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</w:fldData>
        </w:fldChar>
      </w:r>
      <w:r w:rsidR="00382B7A">
        <w:instrText xml:space="preserve"> ADDIN EN.CITE.DATA </w:instrText>
      </w:r>
      <w:r w:rsidR="00382B7A">
        <w:fldChar w:fldCharType="end"/>
      </w:r>
      <w:r>
        <w:fldChar w:fldCharType="separate"/>
      </w:r>
      <w:r w:rsidR="00C4015C">
        <w:rPr>
          <w:noProof/>
        </w:rPr>
        <w:t>(Angelaki and Cullen 2008; Aw et al. 1996; Cohen and Suzuki 1963; Cohen et al. 2012; Dai et al. 2011; Della Santina et al. 2007; Eatock and Songer 2011; Goldberg and Fernandez 1971a; b; Gong et al. 2008; Gong and Merfeld 2000; Guinand et al. 2012a; Guyot et al. 2011a; Guyot et al. 2011b; Harris et al. 2009; Koehler et al. 2013; Merfeld et al. 2007; Minor and Goldberg 1991; Poppendieck et al. 2014; Sun et al. 2014; Suzuki et al. 1969; Wall et al. 2009; Wilson 2006)</w:t>
      </w:r>
      <w:r>
        <w:fldChar w:fldCharType="end"/>
      </w:r>
    </w:p>
    <w:p w14:paraId="6FB093B5" w14:textId="77777777" w:rsidR="007D4ECE" w:rsidRDefault="007D4ECE"/>
    <w:p w14:paraId="641F6948" w14:textId="0D9FDB43" w:rsidR="007D4ECE" w:rsidRDefault="007D4ECE">
      <w:r>
        <w:fldChar w:fldCharType="begin">
          <w:fldData xml:space="preserve">PEVuZE5vdGU+PENpdGU+PEF1dGhvcj5WYW4gZGUgQmVyZzwvQXV0aG9yPjxZZWFyPjIwMTE8L1ll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</w:fldData>
        </w:fldChar>
      </w:r>
      <w:r w:rsidR="00382B7A">
        <w:instrText xml:space="preserve"> ADDIN EN.CITE </w:instrText>
      </w:r>
      <w:r w:rsidR="00382B7A">
        <w:fldChar w:fldCharType="begin">
          <w:fldData xml:space="preserve">PEVuZE5vdGU+PENpdGU+PEF1dGhvcj5WYW4gZGUgQmVyZzwvQXV0aG9yPjxZZWFyPjIwMTE8L1ll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</w:fldData>
        </w:fldChar>
      </w:r>
      <w:r w:rsidR="00382B7A">
        <w:instrText xml:space="preserve"> ADDIN EN.CITE.DATA </w:instrText>
      </w:r>
      <w:r w:rsidR="00382B7A">
        <w:fldChar w:fldCharType="end"/>
      </w:r>
      <w:r>
        <w:fldChar w:fldCharType="separate"/>
      </w:r>
      <w:r w:rsidR="0019665A">
        <w:rPr>
          <w:noProof/>
        </w:rPr>
        <w:t>(Abbas et al. 1999; Andreou et al. 2014; Baloh and Kerber 2011; Brown et al. 1990; Cullen 2011; Dai et al. 2012; Dai et al. 2011; Davidovics et al. 2012; Davidovics et al. 2013; Davidovics et al. 2011; Fridman and Della Santina 2012; Goldberg et al. 2012; Gong et al. 2008; Hirvonen et al. 2005; Lysakowski et al. 1995; Manolis et al. 1996; McKay et al. 2013; Merfeld and Lewis 2012; Nie et al. 2011; Park and Hong 2011; Robinson 1981; Rubinstein et al. 2012; Sun et al. 2011; Thompson et al. 2012; Van de Berg et al. 2011)</w:t>
      </w:r>
      <w:r>
        <w:fldChar w:fldCharType="end"/>
      </w:r>
    </w:p>
    <w:p w14:paraId="0E88C13F" w14:textId="77777777" w:rsidR="00CB6B24" w:rsidRDefault="00CB6B24"/>
    <w:p w14:paraId="2F6A57C4" w14:textId="5BB96DDC" w:rsidR="00CB6B24" w:rsidRDefault="0019665A">
      <w:r>
        <w:fldChar w:fldCharType="begin">
          <w:fldData xml:space="preserve">PEVuZE5vdGU+PENpdGU+PEF1dGhvcj5DYXJwYW5ldG88L0F1dGhvcj48UmVjTnVtPjM4NzwvUmVj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</w:fldData>
        </w:fldChar>
      </w:r>
      <w:r w:rsidR="00382B7A">
        <w:instrText xml:space="preserve"> ADDIN EN.CITE </w:instrText>
      </w:r>
      <w:r w:rsidR="00382B7A">
        <w:fldChar w:fldCharType="begin">
          <w:fldData xml:space="preserve">PEVuZE5vdGU+PENpdGU+PEF1dGhvcj5DYXJwYW5ldG88L0F1dGhvcj48UmVjTnVtPjM4NzwvUmVj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</w:fldData>
        </w:fldChar>
      </w:r>
      <w:r w:rsidR="00382B7A">
        <w:instrText xml:space="preserve"> ADDIN EN.CITE.DATA </w:instrText>
      </w:r>
      <w:r w:rsidR="00382B7A">
        <w:fldChar w:fldCharType="end"/>
      </w:r>
      <w:r>
        <w:fldChar w:fldCharType="separate"/>
      </w:r>
      <w:r w:rsidR="00382B7A">
        <w:rPr>
          <w:noProof/>
        </w:rPr>
        <w:t>(Baumann and Nobbe 2006; Carpaneto et al. ; Constandinou et al. 2008; Cremer et al. 1998; Grossman et al. 1988; Guinand et al. 2012b; Lewis et al. 2002; Nie et al. 2013; Phillips et al. 2011; Pozzo et al. 1990; Pozzo et al. 1991; Toreyin and Bhatti 2013)</w:t>
      </w:r>
      <w:r>
        <w:fldChar w:fldCharType="end"/>
      </w:r>
    </w:p>
    <w:p w14:paraId="2449BE96" w14:textId="77777777" w:rsidR="006C54DF" w:rsidRDefault="006C54DF"/>
    <w:p w14:paraId="3C2158AF" w14:textId="474220AE" w:rsidR="006C54DF" w:rsidRDefault="006C54DF">
      <w:r>
        <w:fldChar w:fldCharType="begin">
          <w:fldData xml:space="preserve">PEVuZE5vdGU+PENpdGU+PEF1dGhvcj5Bcm5vbGQ8L0F1dGhvcj48WWVhcj4xOTk3PC9ZZWFyPjxS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</w:fldData>
        </w:fldChar>
      </w:r>
      <w:r w:rsidR="00745A1F">
        <w:instrText xml:space="preserve"> ADDIN EN.CITE </w:instrText>
      </w:r>
      <w:r w:rsidR="00745A1F">
        <w:fldChar w:fldCharType="begin">
          <w:fldData xml:space="preserve">PEVuZE5vdGU+PENpdGU+PEF1dGhvcj5Bcm5vbGQ8L0F1dGhvcj48WWVhcj4xOTk3PC9ZZWFyPjxS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</w:fldData>
        </w:fldChar>
      </w:r>
      <w:r w:rsidR="00745A1F">
        <w:instrText xml:space="preserve"> ADDIN EN.CITE.DATA </w:instrText>
      </w:r>
      <w:r w:rsidR="00745A1F">
        <w:fldChar w:fldCharType="end"/>
      </w:r>
      <w:r>
        <w:fldChar w:fldCharType="separate"/>
      </w:r>
      <w:r w:rsidR="00745A1F">
        <w:rPr>
          <w:noProof/>
        </w:rPr>
        <w:t>(Arnold and Robinson 1997; Fetter and Dichgans 1996; Fridman et al. 2010; Hayden et al. 2011; Lewis et al. 2010; Nguyen et al. 2014; Zingler et al. 2008)</w:t>
      </w:r>
      <w:r>
        <w:fldChar w:fldCharType="end"/>
      </w:r>
    </w:p>
    <w:p w14:paraId="43C6557E" w14:textId="77777777" w:rsidR="006C54DF" w:rsidRDefault="006C54DF"/>
    <w:p w14:paraId="2ACA9190" w14:textId="293215A4" w:rsidR="006C54DF" w:rsidRDefault="006C54DF">
      <w:r>
        <w:fldChar w:fldCharType="begin">
          <w:fldData xml:space="preserve">PEVuZE5vdGU+PENpdGU+PEF1dGhvcj5DdXJ0aG95czwvQXV0aG9yPjxZZWFyPjIwMDA8L1llYXI+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</w:fldData>
        </w:fldChar>
      </w:r>
      <w:r w:rsidR="00382B7A">
        <w:instrText xml:space="preserve"> ADDIN EN.CITE </w:instrText>
      </w:r>
      <w:r w:rsidR="00382B7A">
        <w:fldChar w:fldCharType="begin">
          <w:fldData xml:space="preserve">PEVuZE5vdGU+PENpdGU+PEF1dGhvcj5DdXJ0aG95czwvQXV0aG9yPjxZZWFyPjIwMDA8L1llYXI+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</w:fldData>
        </w:fldChar>
      </w:r>
      <w:r w:rsidR="00382B7A">
        <w:instrText xml:space="preserve"> ADDIN EN.CITE.DATA </w:instrText>
      </w:r>
      <w:r w:rsidR="00382B7A">
        <w:fldChar w:fldCharType="end"/>
      </w:r>
      <w:r>
        <w:fldChar w:fldCharType="separate"/>
      </w:r>
      <w:r w:rsidR="00D8416D">
        <w:rPr>
          <w:noProof/>
        </w:rPr>
        <w:t>(Bahmer et al. 2010; Curthoys 2000; Marianelli et al. 2015 (accepted); Merfeld et al. 2006; Nguyen et al. 2011; Rosengren et al. 2010; Saginaw et al. 2011; Zierhofer 2000)</w:t>
      </w:r>
      <w:r>
        <w:fldChar w:fldCharType="end"/>
      </w:r>
    </w:p>
    <w:p w14:paraId="2416E9F7" w14:textId="77777777" w:rsidR="00DB78DD" w:rsidRDefault="00DB78DD"/>
    <w:bookmarkStart w:id="0" w:name="_GoBack"/>
    <w:p w14:paraId="10797665" w14:textId="77777777" w:rsidR="00382B7A" w:rsidRPr="00382B7A" w:rsidRDefault="00DB78DD" w:rsidP="00382B7A">
      <w:pPr>
        <w:pStyle w:val="EndNoteBibliography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382B7A" w:rsidRPr="00382B7A">
        <w:rPr>
          <w:b/>
          <w:noProof/>
        </w:rPr>
        <w:t>Abbas P, Brown C, Shallop J, Firszt J, Hughes M, Hong S, and Staller S</w:t>
      </w:r>
      <w:r w:rsidR="00382B7A" w:rsidRPr="00382B7A">
        <w:rPr>
          <w:noProof/>
        </w:rPr>
        <w:t xml:space="preserve">. Summary of results using the nucleus CI24M implant to record the electrically evoked compound action potential. </w:t>
      </w:r>
      <w:r w:rsidR="00382B7A" w:rsidRPr="00382B7A">
        <w:rPr>
          <w:i/>
          <w:noProof/>
        </w:rPr>
        <w:t xml:space="preserve">Ear and Hearing </w:t>
      </w:r>
      <w:r w:rsidR="00382B7A" w:rsidRPr="00382B7A">
        <w:rPr>
          <w:noProof/>
        </w:rPr>
        <w:t>20: 45-59, 1999.</w:t>
      </w:r>
    </w:p>
    <w:p w14:paraId="13F3AA55" w14:textId="77777777" w:rsidR="00382B7A" w:rsidRPr="00382B7A" w:rsidRDefault="00382B7A" w:rsidP="00382B7A">
      <w:pPr>
        <w:pStyle w:val="EndNoteBibliography"/>
        <w:rPr>
          <w:noProof/>
        </w:rPr>
      </w:pPr>
      <w:r w:rsidRPr="00382B7A">
        <w:rPr>
          <w:b/>
          <w:noProof/>
        </w:rPr>
        <w:t>Andreou C, Pahitas Y, and Georgiou J</w:t>
      </w:r>
      <w:r w:rsidRPr="00382B7A">
        <w:rPr>
          <w:noProof/>
        </w:rPr>
        <w:t xml:space="preserve">. Bio-Inspired Micro-Fluidic Angular-Rate Sensor for Vestibular Prostheses. </w:t>
      </w:r>
      <w:r w:rsidRPr="00382B7A">
        <w:rPr>
          <w:i/>
          <w:noProof/>
        </w:rPr>
        <w:t xml:space="preserve">Sensors </w:t>
      </w:r>
      <w:r w:rsidRPr="00382B7A">
        <w:rPr>
          <w:noProof/>
        </w:rPr>
        <w:t>14: 13173-13185, 2014.</w:t>
      </w:r>
    </w:p>
    <w:p w14:paraId="1F297A77" w14:textId="77777777" w:rsidR="00382B7A" w:rsidRPr="00382B7A" w:rsidRDefault="00382B7A" w:rsidP="00382B7A">
      <w:pPr>
        <w:pStyle w:val="EndNoteBibliography"/>
        <w:rPr>
          <w:noProof/>
        </w:rPr>
      </w:pPr>
      <w:r w:rsidRPr="00382B7A">
        <w:rPr>
          <w:b/>
          <w:noProof/>
        </w:rPr>
        <w:t>Angelaki DE, and Cullen KE</w:t>
      </w:r>
      <w:r w:rsidRPr="00382B7A">
        <w:rPr>
          <w:noProof/>
        </w:rPr>
        <w:t xml:space="preserve">. Vestibular system: The many facets of a multimodal sense. </w:t>
      </w:r>
      <w:r w:rsidRPr="00382B7A">
        <w:rPr>
          <w:i/>
          <w:noProof/>
        </w:rPr>
        <w:t xml:space="preserve">Annual Review of Neuroscience </w:t>
      </w:r>
      <w:r w:rsidRPr="00382B7A">
        <w:rPr>
          <w:noProof/>
        </w:rPr>
        <w:t>31: 125-150, 2008.</w:t>
      </w:r>
    </w:p>
    <w:p w14:paraId="0D55CB2C" w14:textId="77777777" w:rsidR="00382B7A" w:rsidRPr="00382B7A" w:rsidRDefault="00382B7A" w:rsidP="00382B7A">
      <w:pPr>
        <w:pStyle w:val="EndNoteBibliography"/>
        <w:rPr>
          <w:noProof/>
        </w:rPr>
      </w:pPr>
      <w:r w:rsidRPr="00382B7A">
        <w:rPr>
          <w:b/>
          <w:noProof/>
        </w:rPr>
        <w:t>Arnold DB, and Robinson DA</w:t>
      </w:r>
      <w:r w:rsidRPr="00382B7A">
        <w:rPr>
          <w:noProof/>
        </w:rPr>
        <w:t xml:space="preserve">. The oculomotor integrator: testing of a neural network model. </w:t>
      </w:r>
      <w:r w:rsidRPr="00382B7A">
        <w:rPr>
          <w:i/>
          <w:noProof/>
        </w:rPr>
        <w:t xml:space="preserve">Experimental Brain Research </w:t>
      </w:r>
      <w:r w:rsidRPr="00382B7A">
        <w:rPr>
          <w:noProof/>
        </w:rPr>
        <w:t>113: 57-74, 1997.</w:t>
      </w:r>
    </w:p>
    <w:p w14:paraId="17E5AE56" w14:textId="77777777" w:rsidR="00382B7A" w:rsidRPr="00382B7A" w:rsidRDefault="00382B7A" w:rsidP="00382B7A">
      <w:pPr>
        <w:pStyle w:val="EndNoteBibliography"/>
        <w:rPr>
          <w:noProof/>
        </w:rPr>
      </w:pPr>
      <w:r w:rsidRPr="00382B7A">
        <w:rPr>
          <w:b/>
          <w:noProof/>
        </w:rPr>
        <w:t>Aw S, Haslwanter T, Halmagyi G, Curthoys I, Yavor R, and Todd M</w:t>
      </w:r>
      <w:r w:rsidRPr="00382B7A">
        <w:rPr>
          <w:noProof/>
        </w:rPr>
        <w:t xml:space="preserve">. Three-dimensional vector analysis of the human vestibuloocular reflex in response to high-acceleration head rotations .1. Responses in normal subjects. </w:t>
      </w:r>
      <w:r w:rsidRPr="00382B7A">
        <w:rPr>
          <w:i/>
          <w:noProof/>
        </w:rPr>
        <w:t xml:space="preserve">Journal of Neurophysiology </w:t>
      </w:r>
      <w:r w:rsidRPr="00382B7A">
        <w:rPr>
          <w:noProof/>
        </w:rPr>
        <w:t>76: 4009-4020, 1996.</w:t>
      </w:r>
    </w:p>
    <w:p w14:paraId="6194CC5D" w14:textId="77777777" w:rsidR="00382B7A" w:rsidRPr="00382B7A" w:rsidRDefault="00382B7A" w:rsidP="00382B7A">
      <w:pPr>
        <w:pStyle w:val="EndNoteBibliography"/>
        <w:rPr>
          <w:noProof/>
        </w:rPr>
      </w:pPr>
      <w:r w:rsidRPr="00382B7A">
        <w:rPr>
          <w:b/>
          <w:noProof/>
        </w:rPr>
        <w:t>Bahmer A, Peter O, and Baumann U</w:t>
      </w:r>
      <w:r w:rsidRPr="00382B7A">
        <w:rPr>
          <w:noProof/>
        </w:rPr>
        <w:t xml:space="preserve">. Recording and analysis of electrically evoked compound action potentials (ECAPs) with MED-EL cochlear implants and different artifact reduction strategies in Matlab. </w:t>
      </w:r>
      <w:r w:rsidRPr="00382B7A">
        <w:rPr>
          <w:i/>
          <w:noProof/>
        </w:rPr>
        <w:t xml:space="preserve">Journal of Neuroscience Methods </w:t>
      </w:r>
      <w:r w:rsidRPr="00382B7A">
        <w:rPr>
          <w:noProof/>
        </w:rPr>
        <w:t>191: 66-74, 2010.</w:t>
      </w:r>
    </w:p>
    <w:p w14:paraId="1A59BA79" w14:textId="77777777" w:rsidR="00382B7A" w:rsidRPr="00382B7A" w:rsidRDefault="00382B7A" w:rsidP="00382B7A">
      <w:pPr>
        <w:pStyle w:val="EndNoteBibliography"/>
        <w:rPr>
          <w:noProof/>
        </w:rPr>
      </w:pPr>
      <w:r w:rsidRPr="00382B7A">
        <w:rPr>
          <w:b/>
          <w:noProof/>
        </w:rPr>
        <w:t>Baloh RW, and Kerber KA</w:t>
      </w:r>
      <w:r w:rsidRPr="00382B7A">
        <w:rPr>
          <w:noProof/>
        </w:rPr>
        <w:t xml:space="preserve"> editors. </w:t>
      </w:r>
      <w:r w:rsidRPr="00382B7A">
        <w:rPr>
          <w:i/>
          <w:noProof/>
        </w:rPr>
        <w:t>Clinical Neurophysiology of the Vestibular System</w:t>
      </w:r>
      <w:r w:rsidRPr="00382B7A">
        <w:rPr>
          <w:noProof/>
        </w:rPr>
        <w:t>. Oxford University Press, 2011.</w:t>
      </w:r>
    </w:p>
    <w:p w14:paraId="48324B1D" w14:textId="77777777" w:rsidR="00382B7A" w:rsidRPr="00382B7A" w:rsidRDefault="00382B7A" w:rsidP="00382B7A">
      <w:pPr>
        <w:pStyle w:val="EndNoteBibliography"/>
        <w:rPr>
          <w:noProof/>
        </w:rPr>
      </w:pPr>
      <w:r w:rsidRPr="00382B7A">
        <w:rPr>
          <w:b/>
          <w:noProof/>
        </w:rPr>
        <w:t>Baumann U, and Nobbe A</w:t>
      </w:r>
      <w:r w:rsidRPr="00382B7A">
        <w:rPr>
          <w:noProof/>
        </w:rPr>
        <w:t xml:space="preserve">. The cochlear implant electrode–pitch function. </w:t>
      </w:r>
      <w:r w:rsidRPr="00382B7A">
        <w:rPr>
          <w:i/>
          <w:noProof/>
        </w:rPr>
        <w:t xml:space="preserve">Hearing Research </w:t>
      </w:r>
      <w:r w:rsidRPr="00382B7A">
        <w:rPr>
          <w:noProof/>
        </w:rPr>
        <w:t>213: 34-42, 2006.</w:t>
      </w:r>
    </w:p>
    <w:p w14:paraId="6BC22C8D" w14:textId="77777777" w:rsidR="00382B7A" w:rsidRPr="00382B7A" w:rsidRDefault="00382B7A" w:rsidP="00382B7A">
      <w:pPr>
        <w:pStyle w:val="EndNoteBibliography"/>
        <w:rPr>
          <w:noProof/>
        </w:rPr>
      </w:pPr>
      <w:r w:rsidRPr="00382B7A">
        <w:rPr>
          <w:b/>
          <w:noProof/>
        </w:rPr>
        <w:t>Brown CJ, Abbas PJ, and Gantz B</w:t>
      </w:r>
      <w:r w:rsidRPr="00382B7A">
        <w:rPr>
          <w:noProof/>
        </w:rPr>
        <w:t xml:space="preserve">. Electrically evoked whole-nerve action potentials: Data from human cochlear implant users. </w:t>
      </w:r>
      <w:r w:rsidRPr="00382B7A">
        <w:rPr>
          <w:i/>
          <w:noProof/>
        </w:rPr>
        <w:t xml:space="preserve">The Journal of the Acoustical Society of America </w:t>
      </w:r>
      <w:r w:rsidRPr="00382B7A">
        <w:rPr>
          <w:noProof/>
        </w:rPr>
        <w:t>88: 1385-1391, 1990.</w:t>
      </w:r>
    </w:p>
    <w:p w14:paraId="67B0FBC0" w14:textId="77777777" w:rsidR="00382B7A" w:rsidRPr="00382B7A" w:rsidRDefault="00382B7A" w:rsidP="00382B7A">
      <w:pPr>
        <w:pStyle w:val="EndNoteBibliography"/>
        <w:rPr>
          <w:noProof/>
        </w:rPr>
      </w:pPr>
      <w:r w:rsidRPr="00382B7A">
        <w:rPr>
          <w:b/>
          <w:noProof/>
        </w:rPr>
        <w:t>Carpaneto J, Genovese V, Ghionzoli R, Lewis R, Merfeld D, Sabatini A, and Micera S</w:t>
      </w:r>
      <w:r w:rsidRPr="00382B7A">
        <w:rPr>
          <w:noProof/>
        </w:rPr>
        <w:t xml:space="preserve">. Characterization and calibration of a novel 3 axis gyroscope for a vestibular neuroprosthesis (in preparation). </w:t>
      </w:r>
      <w:r w:rsidRPr="00382B7A">
        <w:rPr>
          <w:i/>
          <w:noProof/>
        </w:rPr>
        <w:t>Medical Engineering &amp; Physics</w:t>
      </w:r>
      <w:r w:rsidRPr="00382B7A">
        <w:rPr>
          <w:noProof/>
        </w:rPr>
        <w:t>.</w:t>
      </w:r>
    </w:p>
    <w:p w14:paraId="0192EC57" w14:textId="77777777" w:rsidR="00382B7A" w:rsidRPr="00382B7A" w:rsidRDefault="00382B7A" w:rsidP="00382B7A">
      <w:pPr>
        <w:pStyle w:val="EndNoteBibliography"/>
        <w:rPr>
          <w:noProof/>
        </w:rPr>
      </w:pPr>
      <w:r w:rsidRPr="00382B7A">
        <w:rPr>
          <w:b/>
          <w:noProof/>
        </w:rPr>
        <w:t>Cohen B, and Suzuki J-I</w:t>
      </w:r>
      <w:r w:rsidRPr="00382B7A">
        <w:rPr>
          <w:noProof/>
        </w:rPr>
        <w:t xml:space="preserve">. Eye movements induced by ampullary nerve stimulation. </w:t>
      </w:r>
      <w:r w:rsidRPr="00382B7A">
        <w:rPr>
          <w:i/>
          <w:noProof/>
        </w:rPr>
        <w:t xml:space="preserve">American Journal of Physiology -- Legacy Content </w:t>
      </w:r>
      <w:r w:rsidRPr="00382B7A">
        <w:rPr>
          <w:noProof/>
        </w:rPr>
        <w:t>204: 347-351, 1963.</w:t>
      </w:r>
    </w:p>
    <w:p w14:paraId="29092AF5" w14:textId="77777777" w:rsidR="00382B7A" w:rsidRPr="00382B7A" w:rsidRDefault="00382B7A" w:rsidP="00382B7A">
      <w:pPr>
        <w:pStyle w:val="EndNoteBibliography"/>
        <w:rPr>
          <w:noProof/>
        </w:rPr>
      </w:pPr>
      <w:r w:rsidRPr="00382B7A">
        <w:rPr>
          <w:b/>
          <w:noProof/>
        </w:rPr>
        <w:t>Cohen B, Yakushin SB, and Holstein GR</w:t>
      </w:r>
      <w:r w:rsidRPr="00382B7A">
        <w:rPr>
          <w:noProof/>
        </w:rPr>
        <w:t xml:space="preserve">. What does galvanic vestibular stimulation actually activate: response. </w:t>
      </w:r>
      <w:r w:rsidRPr="00382B7A">
        <w:rPr>
          <w:i/>
          <w:noProof/>
        </w:rPr>
        <w:t xml:space="preserve">Frontiers in Neurology </w:t>
      </w:r>
      <w:r w:rsidRPr="00382B7A">
        <w:rPr>
          <w:noProof/>
        </w:rPr>
        <w:t>3: 2012.</w:t>
      </w:r>
    </w:p>
    <w:p w14:paraId="270239D4" w14:textId="77777777" w:rsidR="00382B7A" w:rsidRPr="00382B7A" w:rsidRDefault="00382B7A" w:rsidP="00382B7A">
      <w:pPr>
        <w:pStyle w:val="EndNoteBibliography"/>
        <w:rPr>
          <w:noProof/>
        </w:rPr>
      </w:pPr>
      <w:r w:rsidRPr="00382B7A">
        <w:rPr>
          <w:b/>
          <w:noProof/>
        </w:rPr>
        <w:lastRenderedPageBreak/>
        <w:t>Constandinou TG, Georgiou J, and Toumazou C</w:t>
      </w:r>
      <w:r w:rsidRPr="00382B7A">
        <w:rPr>
          <w:noProof/>
        </w:rPr>
        <w:t xml:space="preserve">. A Partial-Current-Steering Biphasic Stimulation Driver for Vestibular Prostheses. </w:t>
      </w:r>
      <w:r w:rsidRPr="00382B7A">
        <w:rPr>
          <w:i/>
          <w:noProof/>
        </w:rPr>
        <w:t xml:space="preserve">Biomedical Circuits and Systems, IEEE Transactions on </w:t>
      </w:r>
      <w:r w:rsidRPr="00382B7A">
        <w:rPr>
          <w:noProof/>
        </w:rPr>
        <w:t>2: 106-113, 2008.</w:t>
      </w:r>
    </w:p>
    <w:p w14:paraId="78783BA2" w14:textId="77777777" w:rsidR="00382B7A" w:rsidRPr="00382B7A" w:rsidRDefault="00382B7A" w:rsidP="00382B7A">
      <w:pPr>
        <w:pStyle w:val="EndNoteBibliography"/>
        <w:rPr>
          <w:noProof/>
        </w:rPr>
      </w:pPr>
      <w:r w:rsidRPr="00382B7A">
        <w:rPr>
          <w:b/>
          <w:noProof/>
        </w:rPr>
        <w:t>Cremer PD, Halmagyi GM, Aw ST, Curthoys IS, McGarvie LA, Todd MJ, Black RA, and Hannigan IP</w:t>
      </w:r>
      <w:r w:rsidRPr="00382B7A">
        <w:rPr>
          <w:noProof/>
        </w:rPr>
        <w:t xml:space="preserve">. </w:t>
      </w:r>
      <w:r w:rsidRPr="00382B7A">
        <w:rPr>
          <w:i/>
          <w:noProof/>
        </w:rPr>
        <w:t>Semicircular canal plane head impulses detect absent function of individual semicircular canals</w:t>
      </w:r>
      <w:r w:rsidRPr="00382B7A">
        <w:rPr>
          <w:noProof/>
        </w:rPr>
        <w:t>. 1998, p. 699-716.</w:t>
      </w:r>
    </w:p>
    <w:p w14:paraId="32E982D6" w14:textId="77777777" w:rsidR="00382B7A" w:rsidRPr="00382B7A" w:rsidRDefault="00382B7A" w:rsidP="00382B7A">
      <w:pPr>
        <w:pStyle w:val="EndNoteBibliography"/>
        <w:rPr>
          <w:noProof/>
        </w:rPr>
      </w:pPr>
      <w:r w:rsidRPr="00382B7A">
        <w:rPr>
          <w:b/>
          <w:noProof/>
        </w:rPr>
        <w:t>Cullen KE</w:t>
      </w:r>
      <w:r w:rsidRPr="00382B7A">
        <w:rPr>
          <w:noProof/>
        </w:rPr>
        <w:t xml:space="preserve">. The neural encoding of self-motion. </w:t>
      </w:r>
      <w:r w:rsidRPr="00382B7A">
        <w:rPr>
          <w:i/>
          <w:noProof/>
        </w:rPr>
        <w:t xml:space="preserve">Current Opinion in Neurobiology </w:t>
      </w:r>
      <w:r w:rsidRPr="00382B7A">
        <w:rPr>
          <w:noProof/>
        </w:rPr>
        <w:t>In Press, Corrected Proof: -, 2011.</w:t>
      </w:r>
    </w:p>
    <w:p w14:paraId="002C27E0" w14:textId="77777777" w:rsidR="00382B7A" w:rsidRPr="00382B7A" w:rsidRDefault="00382B7A" w:rsidP="00382B7A">
      <w:pPr>
        <w:pStyle w:val="EndNoteBibliography"/>
        <w:rPr>
          <w:noProof/>
        </w:rPr>
      </w:pPr>
      <w:r w:rsidRPr="00382B7A">
        <w:rPr>
          <w:b/>
          <w:noProof/>
        </w:rPr>
        <w:t>Curthoys IS</w:t>
      </w:r>
      <w:r w:rsidRPr="00382B7A">
        <w:rPr>
          <w:noProof/>
        </w:rPr>
        <w:t xml:space="preserve">. Vestibular compensation and substitution. </w:t>
      </w:r>
      <w:r w:rsidRPr="00382B7A">
        <w:rPr>
          <w:i/>
          <w:noProof/>
        </w:rPr>
        <w:t xml:space="preserve">Current Opinion in Neurology </w:t>
      </w:r>
      <w:r w:rsidRPr="00382B7A">
        <w:rPr>
          <w:noProof/>
        </w:rPr>
        <w:t>13: 27-30, 2000.</w:t>
      </w:r>
    </w:p>
    <w:p w14:paraId="269FF206" w14:textId="77777777" w:rsidR="00382B7A" w:rsidRPr="00382B7A" w:rsidRDefault="00382B7A" w:rsidP="00382B7A">
      <w:pPr>
        <w:pStyle w:val="EndNoteBibliography"/>
        <w:rPr>
          <w:noProof/>
        </w:rPr>
      </w:pPr>
      <w:r w:rsidRPr="00382B7A">
        <w:rPr>
          <w:b/>
          <w:noProof/>
        </w:rPr>
        <w:t>Dai C, Ahn JH, Fridman G, Rahman MA, and Della Santina CC</w:t>
      </w:r>
      <w:r w:rsidRPr="00382B7A">
        <w:rPr>
          <w:noProof/>
        </w:rPr>
        <w:t xml:space="preserve">. Electrically-evoked Compound Action Potentials and 3D Vestibulo-ocular Reflex Are Correlated to Each Other and to Electrode Position in Rhesus Monkeys Using a Multichannel Vestibular Prosthesis. In: </w:t>
      </w:r>
      <w:r w:rsidRPr="00382B7A">
        <w:rPr>
          <w:i/>
          <w:noProof/>
        </w:rPr>
        <w:t>35th MidWinter Meeting Association of Research in Otolaryngology</w:t>
      </w:r>
      <w:r w:rsidRPr="00382B7A">
        <w:rPr>
          <w:noProof/>
        </w:rPr>
        <w:t>. San Diego: 2012.</w:t>
      </w:r>
    </w:p>
    <w:p w14:paraId="5DCD28AA" w14:textId="77777777" w:rsidR="00382B7A" w:rsidRPr="00382B7A" w:rsidRDefault="00382B7A" w:rsidP="00382B7A">
      <w:pPr>
        <w:pStyle w:val="EndNoteBibliography"/>
        <w:rPr>
          <w:noProof/>
        </w:rPr>
      </w:pPr>
      <w:r w:rsidRPr="00382B7A">
        <w:rPr>
          <w:b/>
          <w:noProof/>
        </w:rPr>
        <w:t>Dai C, Fridman G, Chiang B, Davidovics N, Melvin T-A, Cullen K, and Della Santina C</w:t>
      </w:r>
      <w:r w:rsidRPr="00382B7A">
        <w:rPr>
          <w:noProof/>
        </w:rPr>
        <w:t xml:space="preserve">. Cross-axis adaptation improves 3D vestibulo-ocular reflex alignment during chronic stimulation via a head-mounted multichannel vestibular prosthesis. </w:t>
      </w:r>
      <w:r w:rsidRPr="00382B7A">
        <w:rPr>
          <w:i/>
          <w:noProof/>
        </w:rPr>
        <w:t xml:space="preserve">Experimental Brain Research </w:t>
      </w:r>
      <w:r w:rsidRPr="00382B7A">
        <w:rPr>
          <w:noProof/>
        </w:rPr>
        <w:t>1-12, 2011.</w:t>
      </w:r>
    </w:p>
    <w:p w14:paraId="1E825CCC" w14:textId="77777777" w:rsidR="00382B7A" w:rsidRPr="00382B7A" w:rsidRDefault="00382B7A" w:rsidP="00382B7A">
      <w:pPr>
        <w:pStyle w:val="EndNoteBibliography"/>
        <w:rPr>
          <w:noProof/>
        </w:rPr>
      </w:pPr>
      <w:r w:rsidRPr="00382B7A">
        <w:rPr>
          <w:b/>
          <w:noProof/>
        </w:rPr>
        <w:t>Davidovics N, Fridman G, and Della Santina C</w:t>
      </w:r>
      <w:r w:rsidRPr="00382B7A">
        <w:rPr>
          <w:noProof/>
        </w:rPr>
        <w:t xml:space="preserve">. Co-modulation of stimulus rate and current from elevated baselines expands head motion encoding range of the vestibular prosthesis. </w:t>
      </w:r>
      <w:r w:rsidRPr="00382B7A">
        <w:rPr>
          <w:i/>
          <w:noProof/>
        </w:rPr>
        <w:t xml:space="preserve">Experimental Brain Research </w:t>
      </w:r>
      <w:r w:rsidRPr="00382B7A">
        <w:rPr>
          <w:noProof/>
        </w:rPr>
        <w:t>218: 389-400, 2012.</w:t>
      </w:r>
    </w:p>
    <w:p w14:paraId="7D00B86B" w14:textId="77777777" w:rsidR="00382B7A" w:rsidRPr="00382B7A" w:rsidRDefault="00382B7A" w:rsidP="00382B7A">
      <w:pPr>
        <w:pStyle w:val="EndNoteBibliography"/>
        <w:rPr>
          <w:noProof/>
        </w:rPr>
      </w:pPr>
      <w:r w:rsidRPr="00382B7A">
        <w:rPr>
          <w:b/>
          <w:noProof/>
        </w:rPr>
        <w:t>Davidovics N, Rahman M, Dai C, Ahn J, Fridman G, and Della Santina C</w:t>
      </w:r>
      <w:r w:rsidRPr="00382B7A">
        <w:rPr>
          <w:noProof/>
        </w:rPr>
        <w:t xml:space="preserve">. Multichannel Vestibular Prosthesis Employing Modulation of Pulse Rate and Current with Alignment Precompensation Elicits Improved VOR Performance in Monkeys. </w:t>
      </w:r>
      <w:r w:rsidRPr="00382B7A">
        <w:rPr>
          <w:i/>
          <w:noProof/>
        </w:rPr>
        <w:t xml:space="preserve">JARO </w:t>
      </w:r>
      <w:r w:rsidRPr="00382B7A">
        <w:rPr>
          <w:noProof/>
        </w:rPr>
        <w:t>14: 233-248, 2013.</w:t>
      </w:r>
    </w:p>
    <w:p w14:paraId="0B0F903F" w14:textId="77777777" w:rsidR="00382B7A" w:rsidRPr="00382B7A" w:rsidRDefault="00382B7A" w:rsidP="00382B7A">
      <w:pPr>
        <w:pStyle w:val="EndNoteBibliography"/>
        <w:rPr>
          <w:noProof/>
        </w:rPr>
      </w:pPr>
      <w:r w:rsidRPr="00382B7A">
        <w:rPr>
          <w:b/>
          <w:noProof/>
        </w:rPr>
        <w:t>Davidovics NS, Fridman GY, Chiang B, and Della Santina CC</w:t>
      </w:r>
      <w:r w:rsidRPr="00382B7A">
        <w:rPr>
          <w:noProof/>
        </w:rPr>
        <w:t xml:space="preserve">. Effects of Biphasic Current Pulse Frequency, Amplitude, Duration, and Interphase Gap on Eye Movement Responses to Prosthetic Electrical Stimulation of the Vestibular Nerve. </w:t>
      </w:r>
      <w:r w:rsidRPr="00382B7A">
        <w:rPr>
          <w:i/>
          <w:noProof/>
        </w:rPr>
        <w:t xml:space="preserve">IEEE Transactions on Neural Systems and Rehabilitation Engineering </w:t>
      </w:r>
      <w:r w:rsidRPr="00382B7A">
        <w:rPr>
          <w:noProof/>
        </w:rPr>
        <w:t>19: 84 -94, 2011.</w:t>
      </w:r>
    </w:p>
    <w:p w14:paraId="417E4047" w14:textId="77777777" w:rsidR="00382B7A" w:rsidRPr="00382B7A" w:rsidRDefault="00382B7A" w:rsidP="00382B7A">
      <w:pPr>
        <w:pStyle w:val="EndNoteBibliography"/>
        <w:rPr>
          <w:noProof/>
        </w:rPr>
      </w:pPr>
      <w:r w:rsidRPr="00382B7A">
        <w:rPr>
          <w:b/>
          <w:noProof/>
        </w:rPr>
        <w:t>Della Santina CC, Migliaccio AA, and Patel AH</w:t>
      </w:r>
      <w:r w:rsidRPr="00382B7A">
        <w:rPr>
          <w:noProof/>
        </w:rPr>
        <w:t xml:space="preserve">. A multichannel semicircular canal neural prosthesis using electrical stimulation to restore 3-D vestibular sensation. </w:t>
      </w:r>
      <w:r w:rsidRPr="00382B7A">
        <w:rPr>
          <w:i/>
          <w:noProof/>
        </w:rPr>
        <w:t xml:space="preserve">IEEE Transactions on Biomedical Engineering </w:t>
      </w:r>
      <w:r w:rsidRPr="00382B7A">
        <w:rPr>
          <w:noProof/>
        </w:rPr>
        <w:t>54: 1016-1030, 2007.</w:t>
      </w:r>
    </w:p>
    <w:p w14:paraId="4F73AED8" w14:textId="77777777" w:rsidR="00382B7A" w:rsidRPr="00382B7A" w:rsidRDefault="00382B7A" w:rsidP="00382B7A">
      <w:pPr>
        <w:pStyle w:val="EndNoteBibliography"/>
        <w:rPr>
          <w:noProof/>
        </w:rPr>
      </w:pPr>
      <w:r w:rsidRPr="00382B7A">
        <w:rPr>
          <w:b/>
          <w:noProof/>
        </w:rPr>
        <w:t>Eatock RA, and Songer JE</w:t>
      </w:r>
      <w:r w:rsidRPr="00382B7A">
        <w:rPr>
          <w:noProof/>
        </w:rPr>
        <w:t xml:space="preserve">. Vestibular Hair Cells and Afferents: Two Channels for Head Motion Signals. </w:t>
      </w:r>
      <w:r w:rsidRPr="00382B7A">
        <w:rPr>
          <w:i/>
          <w:noProof/>
        </w:rPr>
        <w:t xml:space="preserve">Annual Review of Neuroscience </w:t>
      </w:r>
      <w:r w:rsidRPr="00382B7A">
        <w:rPr>
          <w:noProof/>
        </w:rPr>
        <w:t>34: 501-534, 2011.</w:t>
      </w:r>
    </w:p>
    <w:p w14:paraId="1578A6F4" w14:textId="77777777" w:rsidR="00382B7A" w:rsidRPr="00382B7A" w:rsidRDefault="00382B7A" w:rsidP="00382B7A">
      <w:pPr>
        <w:pStyle w:val="EndNoteBibliography"/>
        <w:rPr>
          <w:noProof/>
        </w:rPr>
      </w:pPr>
      <w:r w:rsidRPr="00382B7A">
        <w:rPr>
          <w:b/>
          <w:noProof/>
        </w:rPr>
        <w:t>Fetter M, and Dichgans J</w:t>
      </w:r>
      <w:r w:rsidRPr="00382B7A">
        <w:rPr>
          <w:noProof/>
        </w:rPr>
        <w:t xml:space="preserve">. </w:t>
      </w:r>
      <w:r w:rsidRPr="00382B7A">
        <w:rPr>
          <w:i/>
          <w:noProof/>
        </w:rPr>
        <w:t>Vestibular neuritis spares the inferior division of the vestibular nerve</w:t>
      </w:r>
      <w:r w:rsidRPr="00382B7A">
        <w:rPr>
          <w:noProof/>
        </w:rPr>
        <w:t>. 1996, p. 755-763.</w:t>
      </w:r>
    </w:p>
    <w:p w14:paraId="58BA269D" w14:textId="77777777" w:rsidR="00382B7A" w:rsidRPr="00382B7A" w:rsidRDefault="00382B7A" w:rsidP="00382B7A">
      <w:pPr>
        <w:pStyle w:val="EndNoteBibliography"/>
        <w:rPr>
          <w:noProof/>
        </w:rPr>
      </w:pPr>
      <w:r w:rsidRPr="00382B7A">
        <w:rPr>
          <w:b/>
          <w:noProof/>
        </w:rPr>
        <w:t>Fridman GY, Davidovics NS, Dai C, Migliaccio AA, and Della Santina CC</w:t>
      </w:r>
      <w:r w:rsidRPr="00382B7A">
        <w:rPr>
          <w:noProof/>
        </w:rPr>
        <w:t xml:space="preserve">. Vestibulo-Ocular Reflex Responses to a Multichannel Vestibular Prosthesis Incorporating a 3D Coordinate Transformation for Correction of Misalignment. </w:t>
      </w:r>
      <w:r w:rsidRPr="00382B7A">
        <w:rPr>
          <w:i/>
          <w:noProof/>
        </w:rPr>
        <w:t xml:space="preserve">JARO-Journal of the Association for Research in Otolaryngology </w:t>
      </w:r>
      <w:r w:rsidRPr="00382B7A">
        <w:rPr>
          <w:noProof/>
        </w:rPr>
        <w:t>11: 367-381, 2010.</w:t>
      </w:r>
    </w:p>
    <w:p w14:paraId="580D08B9" w14:textId="77777777" w:rsidR="00382B7A" w:rsidRPr="00382B7A" w:rsidRDefault="00382B7A" w:rsidP="00382B7A">
      <w:pPr>
        <w:pStyle w:val="EndNoteBibliography"/>
        <w:rPr>
          <w:noProof/>
        </w:rPr>
      </w:pPr>
      <w:r w:rsidRPr="00382B7A">
        <w:rPr>
          <w:b/>
          <w:noProof/>
        </w:rPr>
        <w:t>Fridman GY, and Della Santina CC</w:t>
      </w:r>
      <w:r w:rsidRPr="00382B7A">
        <w:rPr>
          <w:noProof/>
        </w:rPr>
        <w:t xml:space="preserve">. Progress Toward Development of a Multichannel Vestibular Prosthesis for Treatment of Bilateral Vestibular Deficiency. </w:t>
      </w:r>
      <w:r w:rsidRPr="00382B7A">
        <w:rPr>
          <w:i/>
          <w:noProof/>
        </w:rPr>
        <w:t xml:space="preserve">The Anatomical Record: Advances in Integrative Anatomy and Evolutionary Biology </w:t>
      </w:r>
      <w:r w:rsidRPr="00382B7A">
        <w:rPr>
          <w:noProof/>
        </w:rPr>
        <w:t>295: 2010-2029, 2012.</w:t>
      </w:r>
    </w:p>
    <w:p w14:paraId="4671558A" w14:textId="77777777" w:rsidR="00382B7A" w:rsidRPr="00382B7A" w:rsidRDefault="00382B7A" w:rsidP="00382B7A">
      <w:pPr>
        <w:pStyle w:val="EndNoteBibliography"/>
        <w:rPr>
          <w:noProof/>
        </w:rPr>
      </w:pPr>
      <w:r w:rsidRPr="00382B7A">
        <w:rPr>
          <w:b/>
          <w:noProof/>
        </w:rPr>
        <w:t>Goldberg J, and Fernandez C</w:t>
      </w:r>
      <w:r w:rsidRPr="00382B7A">
        <w:rPr>
          <w:noProof/>
        </w:rPr>
        <w:t xml:space="preserve">. Physiology of Peripheral Neurons Innervating Semicircular Canals of Squirrel Monkey. I. Resting Discharge and Response to Constant Angular Accelerations. </w:t>
      </w:r>
      <w:r w:rsidRPr="00382B7A">
        <w:rPr>
          <w:i/>
          <w:noProof/>
        </w:rPr>
        <w:t xml:space="preserve">Journal of Neurophysiology </w:t>
      </w:r>
      <w:r w:rsidRPr="00382B7A">
        <w:rPr>
          <w:noProof/>
        </w:rPr>
        <w:t>34: 635-660, 1971a.</w:t>
      </w:r>
    </w:p>
    <w:p w14:paraId="6B54B17E" w14:textId="77777777" w:rsidR="00382B7A" w:rsidRPr="00382B7A" w:rsidRDefault="00382B7A" w:rsidP="00382B7A">
      <w:pPr>
        <w:pStyle w:val="EndNoteBibliography"/>
        <w:rPr>
          <w:noProof/>
        </w:rPr>
      </w:pPr>
      <w:r w:rsidRPr="00382B7A">
        <w:rPr>
          <w:b/>
          <w:noProof/>
        </w:rPr>
        <w:t>Goldberg J, and Fernandez C</w:t>
      </w:r>
      <w:r w:rsidRPr="00382B7A">
        <w:rPr>
          <w:noProof/>
        </w:rPr>
        <w:t xml:space="preserve">. Physiology of Peripheral Neurons Innervating Semicircular Canals of Squirrel Monkey. III. Variations among Units in Their Discharge Properties. </w:t>
      </w:r>
      <w:r w:rsidRPr="00382B7A">
        <w:rPr>
          <w:i/>
          <w:noProof/>
        </w:rPr>
        <w:t xml:space="preserve">Journal of Neurophysiology </w:t>
      </w:r>
      <w:r w:rsidRPr="00382B7A">
        <w:rPr>
          <w:noProof/>
        </w:rPr>
        <w:t>34: 676-684, 1971b.</w:t>
      </w:r>
    </w:p>
    <w:p w14:paraId="0BC66517" w14:textId="77777777" w:rsidR="00382B7A" w:rsidRPr="00382B7A" w:rsidRDefault="00382B7A" w:rsidP="00382B7A">
      <w:pPr>
        <w:pStyle w:val="EndNoteBibliography"/>
        <w:rPr>
          <w:noProof/>
        </w:rPr>
      </w:pPr>
      <w:r w:rsidRPr="00382B7A">
        <w:rPr>
          <w:b/>
          <w:noProof/>
        </w:rPr>
        <w:t>Goldberg JM, Wilson VJ, Cullen K, Angelaki D, Broussard DM, Büttner-Ennever JA, Fukushima K, and Minor L</w:t>
      </w:r>
      <w:r w:rsidRPr="00382B7A">
        <w:rPr>
          <w:noProof/>
        </w:rPr>
        <w:t xml:space="preserve"> editors. </w:t>
      </w:r>
      <w:r w:rsidRPr="00382B7A">
        <w:rPr>
          <w:i/>
          <w:noProof/>
        </w:rPr>
        <w:t>The Vestibular System: A Sixth Sense</w:t>
      </w:r>
      <w:r w:rsidRPr="00382B7A">
        <w:rPr>
          <w:noProof/>
        </w:rPr>
        <w:t>. Oxford University Press, 2012.</w:t>
      </w:r>
    </w:p>
    <w:p w14:paraId="50E056FB" w14:textId="77777777" w:rsidR="00382B7A" w:rsidRPr="00382B7A" w:rsidRDefault="00382B7A" w:rsidP="00382B7A">
      <w:pPr>
        <w:pStyle w:val="EndNoteBibliography"/>
        <w:rPr>
          <w:noProof/>
        </w:rPr>
      </w:pPr>
      <w:r w:rsidRPr="00382B7A">
        <w:rPr>
          <w:b/>
          <w:noProof/>
        </w:rPr>
        <w:t>Gong W, Haburcakova C, and Merfeld DM</w:t>
      </w:r>
      <w:r w:rsidRPr="00382B7A">
        <w:rPr>
          <w:noProof/>
        </w:rPr>
        <w:t xml:space="preserve">. Vestibulo-Ocular Responses Evoked Via Bilateral Electrical Stimulation of the Lateral Semicircular Canals. </w:t>
      </w:r>
      <w:r w:rsidRPr="00382B7A">
        <w:rPr>
          <w:i/>
          <w:noProof/>
        </w:rPr>
        <w:t xml:space="preserve">IEEE Transactions on Biomedical Engineering} </w:t>
      </w:r>
      <w:r w:rsidRPr="00382B7A">
        <w:rPr>
          <w:noProof/>
        </w:rPr>
        <w:t>55: 2608-2619, 2008.</w:t>
      </w:r>
    </w:p>
    <w:p w14:paraId="7BC5BAD5" w14:textId="77777777" w:rsidR="00382B7A" w:rsidRPr="00382B7A" w:rsidRDefault="00382B7A" w:rsidP="00382B7A">
      <w:pPr>
        <w:pStyle w:val="EndNoteBibliography"/>
        <w:rPr>
          <w:noProof/>
        </w:rPr>
      </w:pPr>
      <w:r w:rsidRPr="00382B7A">
        <w:rPr>
          <w:b/>
          <w:noProof/>
        </w:rPr>
        <w:t>Gong W, and Merfeld D</w:t>
      </w:r>
      <w:r w:rsidRPr="00382B7A">
        <w:rPr>
          <w:noProof/>
        </w:rPr>
        <w:t xml:space="preserve">. Prototype neural semicircular canal prosthesis using patterned electrical stimulation. </w:t>
      </w:r>
      <w:r w:rsidRPr="00382B7A">
        <w:rPr>
          <w:i/>
          <w:noProof/>
        </w:rPr>
        <w:t xml:space="preserve">Annals of Biomedical Engineering </w:t>
      </w:r>
      <w:r w:rsidRPr="00382B7A">
        <w:rPr>
          <w:noProof/>
        </w:rPr>
        <w:t>28: 572-581, 2000.</w:t>
      </w:r>
    </w:p>
    <w:p w14:paraId="130FF881" w14:textId="77777777" w:rsidR="00382B7A" w:rsidRPr="00382B7A" w:rsidRDefault="00382B7A" w:rsidP="00382B7A">
      <w:pPr>
        <w:pStyle w:val="EndNoteBibliography"/>
        <w:rPr>
          <w:noProof/>
        </w:rPr>
      </w:pPr>
      <w:r w:rsidRPr="00382B7A">
        <w:rPr>
          <w:b/>
          <w:noProof/>
        </w:rPr>
        <w:t>Grossman GE, Leigh RJ, Abel LA, Lanska DJ, and Thurston SE</w:t>
      </w:r>
      <w:r w:rsidRPr="00382B7A">
        <w:rPr>
          <w:noProof/>
        </w:rPr>
        <w:t xml:space="preserve">. Frequency and velocity of rotational head perturbations during locomotion. </w:t>
      </w:r>
      <w:r w:rsidRPr="00382B7A">
        <w:rPr>
          <w:i/>
          <w:noProof/>
        </w:rPr>
        <w:t xml:space="preserve">Experimental Brain Research </w:t>
      </w:r>
      <w:r w:rsidRPr="00382B7A">
        <w:rPr>
          <w:noProof/>
        </w:rPr>
        <w:t>70: 470-476, 1988.</w:t>
      </w:r>
    </w:p>
    <w:p w14:paraId="4BB6198F" w14:textId="77777777" w:rsidR="00382B7A" w:rsidRPr="00382B7A" w:rsidRDefault="00382B7A" w:rsidP="00382B7A">
      <w:pPr>
        <w:pStyle w:val="EndNoteBibliography"/>
        <w:rPr>
          <w:noProof/>
        </w:rPr>
      </w:pPr>
      <w:r w:rsidRPr="00382B7A">
        <w:rPr>
          <w:b/>
          <w:noProof/>
        </w:rPr>
        <w:t>Guinand N, Boselie F, Guyot JP, and Kingma H</w:t>
      </w:r>
      <w:r w:rsidRPr="00382B7A">
        <w:rPr>
          <w:noProof/>
        </w:rPr>
        <w:t xml:space="preserve">. Quality of life of patients with bilateral vestibulopathy. </w:t>
      </w:r>
      <w:r w:rsidRPr="00382B7A">
        <w:rPr>
          <w:i/>
          <w:noProof/>
        </w:rPr>
        <w:t xml:space="preserve">The Annals of otology, rhinology &amp; laryngology </w:t>
      </w:r>
      <w:r w:rsidRPr="00382B7A">
        <w:rPr>
          <w:noProof/>
        </w:rPr>
        <w:t>121: 471-477, 2012a.</w:t>
      </w:r>
    </w:p>
    <w:p w14:paraId="3BA2DB84" w14:textId="77777777" w:rsidR="00382B7A" w:rsidRPr="00382B7A" w:rsidRDefault="00382B7A" w:rsidP="00382B7A">
      <w:pPr>
        <w:pStyle w:val="EndNoteBibliography"/>
        <w:rPr>
          <w:noProof/>
        </w:rPr>
      </w:pPr>
      <w:r w:rsidRPr="00382B7A">
        <w:rPr>
          <w:b/>
          <w:noProof/>
        </w:rPr>
        <w:t>Guinand N, Pijnenburg M, Janssen M, and Kingma H</w:t>
      </w:r>
      <w:r w:rsidRPr="00382B7A">
        <w:rPr>
          <w:noProof/>
        </w:rPr>
        <w:t xml:space="preserve">. Visual Acuity While Walking and Oscillopsia Severity in Healthy Subjects and Patients With Unilateral and Bilateral Vestibular Function Loss. </w:t>
      </w:r>
      <w:r w:rsidRPr="00382B7A">
        <w:rPr>
          <w:i/>
          <w:noProof/>
        </w:rPr>
        <w:t xml:space="preserve">Arch Otolaryngol Head Neck Surg </w:t>
      </w:r>
      <w:r w:rsidRPr="00382B7A">
        <w:rPr>
          <w:noProof/>
        </w:rPr>
        <w:t>138: 301-306, 2012b.</w:t>
      </w:r>
    </w:p>
    <w:p w14:paraId="245AC5D2" w14:textId="77777777" w:rsidR="00382B7A" w:rsidRPr="00382B7A" w:rsidRDefault="00382B7A" w:rsidP="00382B7A">
      <w:pPr>
        <w:pStyle w:val="EndNoteBibliography"/>
        <w:rPr>
          <w:noProof/>
        </w:rPr>
      </w:pPr>
      <w:r w:rsidRPr="00382B7A">
        <w:rPr>
          <w:b/>
          <w:noProof/>
        </w:rPr>
        <w:t>Guyot J-P, Sigrist A, Pelizzone M, Feigl GC, and Kos MI</w:t>
      </w:r>
      <w:r w:rsidRPr="00382B7A">
        <w:rPr>
          <w:noProof/>
        </w:rPr>
        <w:t xml:space="preserve">. Eye Movements in Response to Electrical Stimulation of the Lateral and Superior Ampullary Nerves. </w:t>
      </w:r>
      <w:r w:rsidRPr="00382B7A">
        <w:rPr>
          <w:i/>
          <w:noProof/>
        </w:rPr>
        <w:t xml:space="preserve">Annals of Otology Rhinology and Laryngology </w:t>
      </w:r>
      <w:r w:rsidRPr="00382B7A">
        <w:rPr>
          <w:noProof/>
        </w:rPr>
        <w:t>120: 81-87, 2011a.</w:t>
      </w:r>
    </w:p>
    <w:p w14:paraId="4B1FCDFA" w14:textId="77777777" w:rsidR="00382B7A" w:rsidRPr="00382B7A" w:rsidRDefault="00382B7A" w:rsidP="00382B7A">
      <w:pPr>
        <w:pStyle w:val="EndNoteBibliography"/>
        <w:rPr>
          <w:noProof/>
        </w:rPr>
      </w:pPr>
      <w:r w:rsidRPr="00382B7A">
        <w:rPr>
          <w:b/>
          <w:noProof/>
        </w:rPr>
        <w:t>Guyot J-P, Sigrist A, Pelizzone M, and Kos MI</w:t>
      </w:r>
      <w:r w:rsidRPr="00382B7A">
        <w:rPr>
          <w:noProof/>
        </w:rPr>
        <w:t xml:space="preserve">. Adaptation to Steady-State Electrical Stimulation of the Vestibular System in Humans. </w:t>
      </w:r>
      <w:r w:rsidRPr="00382B7A">
        <w:rPr>
          <w:i/>
          <w:noProof/>
        </w:rPr>
        <w:t xml:space="preserve">Annals of Otology Rhinology and Laryngology </w:t>
      </w:r>
      <w:r w:rsidRPr="00382B7A">
        <w:rPr>
          <w:noProof/>
        </w:rPr>
        <w:t>120: 143-149, 2011b.</w:t>
      </w:r>
    </w:p>
    <w:p w14:paraId="5E22641E" w14:textId="77777777" w:rsidR="00382B7A" w:rsidRPr="00382B7A" w:rsidRDefault="00382B7A" w:rsidP="00382B7A">
      <w:pPr>
        <w:pStyle w:val="EndNoteBibliography"/>
        <w:rPr>
          <w:noProof/>
        </w:rPr>
      </w:pPr>
      <w:r w:rsidRPr="00382B7A">
        <w:rPr>
          <w:b/>
          <w:noProof/>
        </w:rPr>
        <w:t>Harris DM, Bierer SM, Wells JD, and Phillips JO</w:t>
      </w:r>
      <w:r w:rsidRPr="00382B7A">
        <w:rPr>
          <w:noProof/>
        </w:rPr>
        <w:t xml:space="preserve">. Optical nerve stimulation for a vestibular prosthesis. In: </w:t>
      </w:r>
      <w:r w:rsidRPr="00382B7A">
        <w:rPr>
          <w:i/>
          <w:noProof/>
        </w:rPr>
        <w:t>Proc SPIE</w:t>
      </w:r>
      <w:r w:rsidRPr="00382B7A">
        <w:rPr>
          <w:noProof/>
        </w:rPr>
        <w:t>2009, p. 7180-7121.</w:t>
      </w:r>
    </w:p>
    <w:p w14:paraId="425FA3A5" w14:textId="77777777" w:rsidR="00382B7A" w:rsidRPr="00382B7A" w:rsidRDefault="00382B7A" w:rsidP="00382B7A">
      <w:pPr>
        <w:pStyle w:val="EndNoteBibliography"/>
        <w:rPr>
          <w:noProof/>
        </w:rPr>
      </w:pPr>
      <w:r w:rsidRPr="00382B7A">
        <w:rPr>
          <w:b/>
          <w:noProof/>
        </w:rPr>
        <w:t>Hayden R, Sawyer S, Frey E, Mori S, Migliaccio A, and Della Santina C</w:t>
      </w:r>
      <w:r w:rsidRPr="00382B7A">
        <w:rPr>
          <w:noProof/>
        </w:rPr>
        <w:t xml:space="preserve">. Virtual labyrinth model of vestibular afferent excitation via implanted electrodes: validation and application to design of a multichannel vestibular prosthesis. </w:t>
      </w:r>
      <w:r w:rsidRPr="00382B7A">
        <w:rPr>
          <w:i/>
          <w:noProof/>
        </w:rPr>
        <w:t xml:space="preserve">Experimental Brain Research </w:t>
      </w:r>
      <w:r w:rsidRPr="00382B7A">
        <w:rPr>
          <w:noProof/>
        </w:rPr>
        <w:t>1-18, 2011.</w:t>
      </w:r>
    </w:p>
    <w:p w14:paraId="45845B9F" w14:textId="77777777" w:rsidR="00382B7A" w:rsidRPr="00382B7A" w:rsidRDefault="00382B7A" w:rsidP="00382B7A">
      <w:pPr>
        <w:pStyle w:val="EndNoteBibliography"/>
        <w:rPr>
          <w:noProof/>
        </w:rPr>
      </w:pPr>
      <w:r w:rsidRPr="00382B7A">
        <w:rPr>
          <w:b/>
          <w:noProof/>
        </w:rPr>
        <w:t>Hirvonen TP, Minor LB, Hullar TE, and Carey JP</w:t>
      </w:r>
      <w:r w:rsidRPr="00382B7A">
        <w:rPr>
          <w:noProof/>
        </w:rPr>
        <w:t xml:space="preserve">. Effects of Intratympanic Gentamicin on Vestibular Afferents and Hair Cells in the Chinchilla. </w:t>
      </w:r>
      <w:r w:rsidRPr="00382B7A">
        <w:rPr>
          <w:i/>
          <w:noProof/>
        </w:rPr>
        <w:t xml:space="preserve">Journal of Neurophysiology </w:t>
      </w:r>
      <w:r w:rsidRPr="00382B7A">
        <w:rPr>
          <w:noProof/>
        </w:rPr>
        <w:t>93: 643-655, 2005.</w:t>
      </w:r>
    </w:p>
    <w:p w14:paraId="12CEAD59" w14:textId="77777777" w:rsidR="00382B7A" w:rsidRPr="00382B7A" w:rsidRDefault="00382B7A" w:rsidP="00382B7A">
      <w:pPr>
        <w:pStyle w:val="EndNoteBibliography"/>
        <w:rPr>
          <w:noProof/>
        </w:rPr>
      </w:pPr>
      <w:r w:rsidRPr="00382B7A">
        <w:rPr>
          <w:b/>
          <w:noProof/>
        </w:rPr>
        <w:t>Koehler KR, Mikosz AM, Molosh AI, Patel D, and Hashino E</w:t>
      </w:r>
      <w:r w:rsidRPr="00382B7A">
        <w:rPr>
          <w:noProof/>
        </w:rPr>
        <w:t xml:space="preserve">. Generation of inner ear sensory epithelia from pluripotent stem cells in 3D culture. </w:t>
      </w:r>
      <w:r w:rsidRPr="00382B7A">
        <w:rPr>
          <w:i/>
          <w:noProof/>
        </w:rPr>
        <w:t xml:space="preserve">Nature </w:t>
      </w:r>
      <w:r w:rsidRPr="00382B7A">
        <w:rPr>
          <w:noProof/>
        </w:rPr>
        <w:t>500: 217-221, 2013.</w:t>
      </w:r>
    </w:p>
    <w:p w14:paraId="427A8383" w14:textId="77777777" w:rsidR="00382B7A" w:rsidRPr="00382B7A" w:rsidRDefault="00382B7A" w:rsidP="00382B7A">
      <w:pPr>
        <w:pStyle w:val="EndNoteBibliography"/>
        <w:rPr>
          <w:noProof/>
        </w:rPr>
      </w:pPr>
      <w:r w:rsidRPr="00382B7A">
        <w:rPr>
          <w:b/>
          <w:noProof/>
        </w:rPr>
        <w:t>Lewis R, Gong W, Ramsey M, Minor L, Boyle R, and Merfeld D</w:t>
      </w:r>
      <w:r w:rsidRPr="00382B7A">
        <w:rPr>
          <w:noProof/>
        </w:rPr>
        <w:t xml:space="preserve">. Vestibular adaptation studied with a prosthetic semicircular canal. </w:t>
      </w:r>
      <w:r w:rsidRPr="00382B7A">
        <w:rPr>
          <w:i/>
          <w:noProof/>
        </w:rPr>
        <w:t xml:space="preserve">Journal of Vestibular Research-Equilibrium &amp; Orientation </w:t>
      </w:r>
      <w:r w:rsidRPr="00382B7A">
        <w:rPr>
          <w:noProof/>
        </w:rPr>
        <w:t>12: 87-94, 2002.</w:t>
      </w:r>
    </w:p>
    <w:p w14:paraId="2BDFC2F1" w14:textId="77777777" w:rsidR="00382B7A" w:rsidRPr="00382B7A" w:rsidRDefault="00382B7A" w:rsidP="00382B7A">
      <w:pPr>
        <w:pStyle w:val="EndNoteBibliography"/>
        <w:rPr>
          <w:noProof/>
        </w:rPr>
      </w:pPr>
      <w:r w:rsidRPr="00382B7A">
        <w:rPr>
          <w:b/>
          <w:noProof/>
        </w:rPr>
        <w:t>Lewis RF, Haburcakova C, Gong W, Makary C, and Merfeld DM</w:t>
      </w:r>
      <w:r w:rsidRPr="00382B7A">
        <w:rPr>
          <w:noProof/>
        </w:rPr>
        <w:t xml:space="preserve">. Vestibuloocular Reflex Adaptation Investigated With Chronic Motion-Modulated Electrical Stimulation of Semicircular Canal Afferents. </w:t>
      </w:r>
      <w:r w:rsidRPr="00382B7A">
        <w:rPr>
          <w:i/>
          <w:noProof/>
        </w:rPr>
        <w:t xml:space="preserve">Journal of Neurophysiology </w:t>
      </w:r>
      <w:r w:rsidRPr="00382B7A">
        <w:rPr>
          <w:noProof/>
        </w:rPr>
        <w:t>103: 1066-1079, 2010.</w:t>
      </w:r>
    </w:p>
    <w:p w14:paraId="5AF50B52" w14:textId="77777777" w:rsidR="00382B7A" w:rsidRPr="00382B7A" w:rsidRDefault="00382B7A" w:rsidP="00382B7A">
      <w:pPr>
        <w:pStyle w:val="EndNoteBibliography"/>
        <w:rPr>
          <w:noProof/>
        </w:rPr>
      </w:pPr>
      <w:r w:rsidRPr="00382B7A">
        <w:rPr>
          <w:b/>
          <w:noProof/>
        </w:rPr>
        <w:t>Lysakowski A, Minor LB, Fernandez C, and Goldberg JM</w:t>
      </w:r>
      <w:r w:rsidRPr="00382B7A">
        <w:rPr>
          <w:noProof/>
        </w:rPr>
        <w:t xml:space="preserve">. </w:t>
      </w:r>
      <w:r w:rsidRPr="00382B7A">
        <w:rPr>
          <w:i/>
          <w:noProof/>
        </w:rPr>
        <w:t>Physiological identification of morphologically distinct afferent classes innervating the cristae ampullares of the squirrel monkey</w:t>
      </w:r>
      <w:r w:rsidRPr="00382B7A">
        <w:rPr>
          <w:noProof/>
        </w:rPr>
        <w:t>. 1995, p. 1270-1281.</w:t>
      </w:r>
    </w:p>
    <w:p w14:paraId="65AE4B90" w14:textId="77777777" w:rsidR="00382B7A" w:rsidRPr="00382B7A" w:rsidRDefault="00382B7A" w:rsidP="00382B7A">
      <w:pPr>
        <w:pStyle w:val="EndNoteBibliography"/>
        <w:rPr>
          <w:noProof/>
        </w:rPr>
      </w:pPr>
      <w:r w:rsidRPr="00382B7A">
        <w:rPr>
          <w:b/>
          <w:noProof/>
        </w:rPr>
        <w:t>Manolis EN, Yandavi N, Nadol JB, Eavey RD, McKenna M, Rosenbaum S, Khetarpal U, Halpin C, Merchant SN, Duyk GM, MacRae C, Seidman CE, and Seidman JG</w:t>
      </w:r>
      <w:r w:rsidRPr="00382B7A">
        <w:rPr>
          <w:noProof/>
        </w:rPr>
        <w:t xml:space="preserve">. A Gene for Non-Syndromic Autosomal Dominant Progressive Postlingual Sensorineural Hearing Loss Maps to Chromosome 14q12–13. </w:t>
      </w:r>
      <w:r w:rsidRPr="00382B7A">
        <w:rPr>
          <w:i/>
          <w:noProof/>
        </w:rPr>
        <w:t xml:space="preserve">Human Molecular Genetics </w:t>
      </w:r>
      <w:r w:rsidRPr="00382B7A">
        <w:rPr>
          <w:noProof/>
        </w:rPr>
        <w:t>5: 1047-1050, 1996.</w:t>
      </w:r>
    </w:p>
    <w:p w14:paraId="0F7EB089" w14:textId="77777777" w:rsidR="00382B7A" w:rsidRPr="00382B7A" w:rsidRDefault="00382B7A" w:rsidP="00382B7A">
      <w:pPr>
        <w:pStyle w:val="EndNoteBibliography"/>
        <w:rPr>
          <w:noProof/>
        </w:rPr>
      </w:pPr>
      <w:r w:rsidRPr="00382B7A">
        <w:rPr>
          <w:b/>
          <w:noProof/>
        </w:rPr>
        <w:t>Marianelli P, Capogrosso M, Bassi Luciani L, Panarese A, and Micera S</w:t>
      </w:r>
      <w:r w:rsidRPr="00382B7A">
        <w:rPr>
          <w:noProof/>
        </w:rPr>
        <w:t xml:space="preserve">. A Computational Framework for Electrical Stimulation of Vestibular Nerve. </w:t>
      </w:r>
      <w:r w:rsidRPr="00382B7A">
        <w:rPr>
          <w:i/>
          <w:noProof/>
        </w:rPr>
        <w:t xml:space="preserve">Transactions on Neural Systems and Rehabilitation Engineering </w:t>
      </w:r>
      <w:r w:rsidRPr="00382B7A">
        <w:rPr>
          <w:noProof/>
        </w:rPr>
        <w:t>PP: PP, 2015 (accepted).</w:t>
      </w:r>
    </w:p>
    <w:p w14:paraId="4FF89F14" w14:textId="77777777" w:rsidR="00382B7A" w:rsidRPr="00382B7A" w:rsidRDefault="00382B7A" w:rsidP="00382B7A">
      <w:pPr>
        <w:pStyle w:val="EndNoteBibliography"/>
        <w:rPr>
          <w:noProof/>
        </w:rPr>
      </w:pPr>
      <w:r w:rsidRPr="00382B7A">
        <w:rPr>
          <w:b/>
          <w:noProof/>
        </w:rPr>
        <w:t>McKay C, Chandan K, Akhoun I, Siciliano C, and Kluk K</w:t>
      </w:r>
      <w:r w:rsidRPr="00382B7A">
        <w:rPr>
          <w:noProof/>
        </w:rPr>
        <w:t xml:space="preserve">. Can ECAP Measures Be Used for Totally Objective Programming of Cochlear Implants? </w:t>
      </w:r>
      <w:r w:rsidRPr="00382B7A">
        <w:rPr>
          <w:i/>
          <w:noProof/>
        </w:rPr>
        <w:t xml:space="preserve">JARO </w:t>
      </w:r>
      <w:r w:rsidRPr="00382B7A">
        <w:rPr>
          <w:noProof/>
        </w:rPr>
        <w:t>14: 879-890, 2013.</w:t>
      </w:r>
    </w:p>
    <w:p w14:paraId="29F82DB2" w14:textId="77777777" w:rsidR="00382B7A" w:rsidRPr="00382B7A" w:rsidRDefault="00382B7A" w:rsidP="00382B7A">
      <w:pPr>
        <w:pStyle w:val="EndNoteBibliography"/>
        <w:rPr>
          <w:noProof/>
        </w:rPr>
      </w:pPr>
      <w:r w:rsidRPr="00382B7A">
        <w:rPr>
          <w:b/>
          <w:noProof/>
        </w:rPr>
        <w:t>Merfeld DM, Gong W, Morrissey J, Saginaw M, Haburcakova C, and Lewis RF</w:t>
      </w:r>
      <w:r w:rsidRPr="00382B7A">
        <w:rPr>
          <w:noProof/>
        </w:rPr>
        <w:t xml:space="preserve">. Acclimation to chronic constant-rate peripheral stimulation provided by a vestibular prosthesis. </w:t>
      </w:r>
      <w:r w:rsidRPr="00382B7A">
        <w:rPr>
          <w:i/>
          <w:noProof/>
        </w:rPr>
        <w:t xml:space="preserve">IEEE Transactions on Biomedical Engineering </w:t>
      </w:r>
      <w:r w:rsidRPr="00382B7A">
        <w:rPr>
          <w:noProof/>
        </w:rPr>
        <w:t>53: 2362-2372, 2006.</w:t>
      </w:r>
    </w:p>
    <w:p w14:paraId="68919438" w14:textId="77777777" w:rsidR="00382B7A" w:rsidRPr="00382B7A" w:rsidRDefault="00382B7A" w:rsidP="00382B7A">
      <w:pPr>
        <w:pStyle w:val="EndNoteBibliography"/>
        <w:rPr>
          <w:noProof/>
        </w:rPr>
      </w:pPr>
      <w:r w:rsidRPr="00382B7A">
        <w:rPr>
          <w:b/>
          <w:noProof/>
        </w:rPr>
        <w:t>Merfeld DM, Haburcakova C, Gong W, and Lewis RF</w:t>
      </w:r>
      <w:r w:rsidRPr="00382B7A">
        <w:rPr>
          <w:noProof/>
        </w:rPr>
        <w:t xml:space="preserve">. Chronic vestibulo-ocular reflexes evoked by a vestibular prosthesis. </w:t>
      </w:r>
      <w:r w:rsidRPr="00382B7A">
        <w:rPr>
          <w:i/>
          <w:noProof/>
        </w:rPr>
        <w:t xml:space="preserve">IEEE Transactions on Biomedical Engineering </w:t>
      </w:r>
      <w:r w:rsidRPr="00382B7A">
        <w:rPr>
          <w:noProof/>
        </w:rPr>
        <w:t>54: 1005-1015, 2007.</w:t>
      </w:r>
    </w:p>
    <w:p w14:paraId="1DF1A450" w14:textId="77777777" w:rsidR="00382B7A" w:rsidRPr="00382B7A" w:rsidRDefault="00382B7A" w:rsidP="00382B7A">
      <w:pPr>
        <w:pStyle w:val="EndNoteBibliography"/>
        <w:rPr>
          <w:noProof/>
        </w:rPr>
      </w:pPr>
      <w:r w:rsidRPr="00382B7A">
        <w:rPr>
          <w:b/>
          <w:noProof/>
        </w:rPr>
        <w:t>Merfeld DM, and Lewis RF</w:t>
      </w:r>
      <w:r w:rsidRPr="00382B7A">
        <w:rPr>
          <w:noProof/>
        </w:rPr>
        <w:t xml:space="preserve">. Replacing semicircular canal function with a vestibular implant. </w:t>
      </w:r>
      <w:r w:rsidRPr="00382B7A">
        <w:rPr>
          <w:i/>
          <w:noProof/>
        </w:rPr>
        <w:t xml:space="preserve">Current Opinion in Otolaryngology &amp; Head and Neck Surgery </w:t>
      </w:r>
      <w:r w:rsidRPr="00382B7A">
        <w:rPr>
          <w:noProof/>
        </w:rPr>
        <w:t>20: 386-392 310.1097/MOO.1090b1013e328357630f, 2012.</w:t>
      </w:r>
    </w:p>
    <w:p w14:paraId="768F19F9" w14:textId="77777777" w:rsidR="00382B7A" w:rsidRPr="00382B7A" w:rsidRDefault="00382B7A" w:rsidP="00382B7A">
      <w:pPr>
        <w:pStyle w:val="EndNoteBibliography"/>
        <w:rPr>
          <w:noProof/>
        </w:rPr>
      </w:pPr>
      <w:r w:rsidRPr="00382B7A">
        <w:rPr>
          <w:b/>
          <w:noProof/>
        </w:rPr>
        <w:t>Minor L, and Goldberg J</w:t>
      </w:r>
      <w:r w:rsidRPr="00382B7A">
        <w:rPr>
          <w:noProof/>
        </w:rPr>
        <w:t xml:space="preserve">. Vestibular-nerve inputs to the vestibulo-ocular reflex: a functional- ablation study in the squirrel monkey. </w:t>
      </w:r>
      <w:r w:rsidRPr="00382B7A">
        <w:rPr>
          <w:i/>
          <w:noProof/>
        </w:rPr>
        <w:t xml:space="preserve">The Journal of Neuroscience </w:t>
      </w:r>
      <w:r w:rsidRPr="00382B7A">
        <w:rPr>
          <w:noProof/>
        </w:rPr>
        <w:t>11: 1636-1648, 1991.</w:t>
      </w:r>
    </w:p>
    <w:p w14:paraId="25AE4C59" w14:textId="77777777" w:rsidR="00382B7A" w:rsidRPr="00382B7A" w:rsidRDefault="00382B7A" w:rsidP="00382B7A">
      <w:pPr>
        <w:pStyle w:val="EndNoteBibliography"/>
        <w:rPr>
          <w:noProof/>
        </w:rPr>
      </w:pPr>
      <w:r w:rsidRPr="00382B7A">
        <w:rPr>
          <w:b/>
          <w:noProof/>
        </w:rPr>
        <w:t>Nguyen K, Kögler V, DiGiovanna J, and Micera S</w:t>
      </w:r>
      <w:r w:rsidRPr="00382B7A">
        <w:rPr>
          <w:noProof/>
        </w:rPr>
        <w:t xml:space="preserve">. Finding Physiological Responses in Vestibular Evoked Potentials. In: </w:t>
      </w:r>
      <w:r w:rsidRPr="00382B7A">
        <w:rPr>
          <w:i/>
          <w:noProof/>
        </w:rPr>
        <w:t>IEEE Engineering in Medicine and Biology Conference</w:t>
      </w:r>
      <w:r w:rsidRPr="00382B7A">
        <w:rPr>
          <w:noProof/>
        </w:rPr>
        <w:t>. Boston, MA, USA: 2011.</w:t>
      </w:r>
    </w:p>
    <w:p w14:paraId="1C94B5B7" w14:textId="77777777" w:rsidR="00382B7A" w:rsidRPr="00382B7A" w:rsidRDefault="00382B7A" w:rsidP="00382B7A">
      <w:pPr>
        <w:pStyle w:val="EndNoteBibliography"/>
        <w:rPr>
          <w:noProof/>
        </w:rPr>
      </w:pPr>
      <w:r w:rsidRPr="00382B7A">
        <w:rPr>
          <w:b/>
          <w:noProof/>
        </w:rPr>
        <w:t>Nguyen TA, Ranieri M, DiGiovanna J, Peter O, Genovese V, Perez Fornos A, and Micera S</w:t>
      </w:r>
      <w:r w:rsidRPr="00382B7A">
        <w:rPr>
          <w:noProof/>
        </w:rPr>
        <w:t xml:space="preserve">. A Real-Time Research Platform to Study Vestibular Implants With Gyroscopic Inputs in Vestibular Deficient Subjects. </w:t>
      </w:r>
      <w:r w:rsidRPr="00382B7A">
        <w:rPr>
          <w:i/>
          <w:noProof/>
        </w:rPr>
        <w:t xml:space="preserve">Biomedical Circuits and Systems, IEEE Transactions on </w:t>
      </w:r>
      <w:r w:rsidRPr="00382B7A">
        <w:rPr>
          <w:noProof/>
        </w:rPr>
        <w:t>8: 474-484, 2014.</w:t>
      </w:r>
    </w:p>
    <w:p w14:paraId="3E2358AE" w14:textId="77777777" w:rsidR="00382B7A" w:rsidRPr="00382B7A" w:rsidRDefault="00382B7A" w:rsidP="00382B7A">
      <w:pPr>
        <w:pStyle w:val="EndNoteBibliography"/>
        <w:rPr>
          <w:noProof/>
        </w:rPr>
      </w:pPr>
      <w:r w:rsidRPr="00382B7A">
        <w:rPr>
          <w:b/>
          <w:noProof/>
        </w:rPr>
        <w:t>Nie K, Bierer SM, Ling L, Oxford T, Rubinstein JT, and Phillips JO</w:t>
      </w:r>
      <w:r w:rsidRPr="00382B7A">
        <w:rPr>
          <w:noProof/>
        </w:rPr>
        <w:t xml:space="preserve">. Characterization of the Electrically Evoked Compound Action Potential of the Vestibular Nerve. </w:t>
      </w:r>
      <w:r w:rsidRPr="00382B7A">
        <w:rPr>
          <w:i/>
          <w:noProof/>
        </w:rPr>
        <w:t xml:space="preserve">Otology &amp; Neurology </w:t>
      </w:r>
      <w:r w:rsidRPr="00382B7A">
        <w:rPr>
          <w:noProof/>
        </w:rPr>
        <w:t>32: 88-97, 2011.</w:t>
      </w:r>
    </w:p>
    <w:p w14:paraId="1E9D8C4C" w14:textId="77777777" w:rsidR="00382B7A" w:rsidRPr="00382B7A" w:rsidRDefault="00382B7A" w:rsidP="00382B7A">
      <w:pPr>
        <w:pStyle w:val="EndNoteBibliography"/>
        <w:rPr>
          <w:noProof/>
        </w:rPr>
      </w:pPr>
      <w:r w:rsidRPr="00382B7A">
        <w:rPr>
          <w:b/>
          <w:noProof/>
        </w:rPr>
        <w:t>Nie K, Ling L, Bierer S, Kaneko C, Fuchs A, Oxford T, Rubinstein J, and Phillips J</w:t>
      </w:r>
      <w:r w:rsidRPr="00382B7A">
        <w:rPr>
          <w:noProof/>
        </w:rPr>
        <w:t xml:space="preserve">. An Experimental Vestibular Neural Prosthesis: Design and Preliminary Results with Rhesus Monkeys Stimulated with Modulated Pulses. </w:t>
      </w:r>
      <w:r w:rsidRPr="00382B7A">
        <w:rPr>
          <w:i/>
          <w:noProof/>
        </w:rPr>
        <w:t xml:space="preserve">Biomedical Engineering, IEEE Transactions on </w:t>
      </w:r>
      <w:r w:rsidRPr="00382B7A">
        <w:rPr>
          <w:noProof/>
        </w:rPr>
        <w:t>PP: 1-1, 2013.</w:t>
      </w:r>
    </w:p>
    <w:p w14:paraId="56B368DC" w14:textId="77777777" w:rsidR="00382B7A" w:rsidRPr="00382B7A" w:rsidRDefault="00382B7A" w:rsidP="00382B7A">
      <w:pPr>
        <w:pStyle w:val="EndNoteBibliography"/>
        <w:rPr>
          <w:noProof/>
        </w:rPr>
      </w:pPr>
      <w:r w:rsidRPr="00382B7A">
        <w:rPr>
          <w:b/>
          <w:noProof/>
        </w:rPr>
        <w:t>Park S, and Hong SK</w:t>
      </w:r>
      <w:r w:rsidRPr="00382B7A">
        <w:rPr>
          <w:noProof/>
        </w:rPr>
        <w:t xml:space="preserve">. Angular Rate Estimation Using a Distributed Set of Accelerometers. </w:t>
      </w:r>
      <w:r w:rsidRPr="00382B7A">
        <w:rPr>
          <w:i/>
          <w:noProof/>
        </w:rPr>
        <w:t xml:space="preserve">Sensors </w:t>
      </w:r>
      <w:r w:rsidRPr="00382B7A">
        <w:rPr>
          <w:noProof/>
        </w:rPr>
        <w:t>11: 10444-10457, 2011.</w:t>
      </w:r>
    </w:p>
    <w:p w14:paraId="73965941" w14:textId="77777777" w:rsidR="00382B7A" w:rsidRPr="00382B7A" w:rsidRDefault="00382B7A" w:rsidP="00382B7A">
      <w:pPr>
        <w:pStyle w:val="EndNoteBibliography"/>
        <w:rPr>
          <w:noProof/>
        </w:rPr>
      </w:pPr>
      <w:r w:rsidRPr="00382B7A">
        <w:rPr>
          <w:b/>
          <w:noProof/>
        </w:rPr>
        <w:t>Phillips JO, Bierer SM, Ling L, Kaibao N, and Rubinstein JT</w:t>
      </w:r>
      <w:r w:rsidRPr="00382B7A">
        <w:rPr>
          <w:noProof/>
        </w:rPr>
        <w:t xml:space="preserve">. Real-time communication of head velocity and acceleration for an externally mounted vestibular prosthesis. In: </w:t>
      </w:r>
      <w:r w:rsidRPr="00382B7A">
        <w:rPr>
          <w:i/>
          <w:noProof/>
        </w:rPr>
        <w:t>Engineering in Medicine and Biology Society,EMBC, 2011 Annual International Conference of the IEEE</w:t>
      </w:r>
      <w:r w:rsidRPr="00382B7A">
        <w:rPr>
          <w:noProof/>
        </w:rPr>
        <w:t>2011, p. 3537-3541.</w:t>
      </w:r>
    </w:p>
    <w:p w14:paraId="786922AD" w14:textId="77777777" w:rsidR="00382B7A" w:rsidRPr="00382B7A" w:rsidRDefault="00382B7A" w:rsidP="00382B7A">
      <w:pPr>
        <w:pStyle w:val="EndNoteBibliography"/>
        <w:rPr>
          <w:noProof/>
        </w:rPr>
      </w:pPr>
      <w:r w:rsidRPr="00382B7A">
        <w:rPr>
          <w:b/>
          <w:noProof/>
        </w:rPr>
        <w:t>Poppendieck W, Sossalla A, Krob M-O, Welsch C, Nguyen TAK, Gong W, DiGiovanna J, Micera S, Merfeld D, and Hoffmann K-P</w:t>
      </w:r>
      <w:r w:rsidRPr="00382B7A">
        <w:rPr>
          <w:noProof/>
        </w:rPr>
        <w:t xml:space="preserve">. Development, manufacturing and application of double-sided flexible implantable microelectrodes. </w:t>
      </w:r>
      <w:r w:rsidRPr="00382B7A">
        <w:rPr>
          <w:i/>
          <w:noProof/>
        </w:rPr>
        <w:t xml:space="preserve">Biomedical Microdevices </w:t>
      </w:r>
      <w:r w:rsidRPr="00382B7A">
        <w:rPr>
          <w:noProof/>
        </w:rPr>
        <w:t>1-14, 2014.</w:t>
      </w:r>
    </w:p>
    <w:p w14:paraId="500D60FF" w14:textId="77777777" w:rsidR="00382B7A" w:rsidRPr="00382B7A" w:rsidRDefault="00382B7A" w:rsidP="00382B7A">
      <w:pPr>
        <w:pStyle w:val="EndNoteBibliography"/>
        <w:rPr>
          <w:noProof/>
        </w:rPr>
      </w:pPr>
      <w:r w:rsidRPr="00382B7A">
        <w:rPr>
          <w:b/>
          <w:noProof/>
        </w:rPr>
        <w:t>Pozzo T, Berthoz A, and Lefort L</w:t>
      </w:r>
      <w:r w:rsidRPr="00382B7A">
        <w:rPr>
          <w:noProof/>
        </w:rPr>
        <w:t xml:space="preserve">. Head stabilization during various locomotor tasks in humans. </w:t>
      </w:r>
      <w:r w:rsidRPr="00382B7A">
        <w:rPr>
          <w:i/>
          <w:noProof/>
        </w:rPr>
        <w:t xml:space="preserve">Experimental Brain Research </w:t>
      </w:r>
      <w:r w:rsidRPr="00382B7A">
        <w:rPr>
          <w:noProof/>
        </w:rPr>
        <w:t>82: 97-106, 1990.</w:t>
      </w:r>
    </w:p>
    <w:p w14:paraId="3C1A1C07" w14:textId="77777777" w:rsidR="00382B7A" w:rsidRPr="00382B7A" w:rsidRDefault="00382B7A" w:rsidP="00382B7A">
      <w:pPr>
        <w:pStyle w:val="EndNoteBibliography"/>
        <w:rPr>
          <w:noProof/>
        </w:rPr>
      </w:pPr>
      <w:r w:rsidRPr="00382B7A">
        <w:rPr>
          <w:b/>
          <w:noProof/>
        </w:rPr>
        <w:t>Pozzo T, Berthoz A, Lefort L, and Vitte E</w:t>
      </w:r>
      <w:r w:rsidRPr="00382B7A">
        <w:rPr>
          <w:noProof/>
        </w:rPr>
        <w:t xml:space="preserve">. Head stabilization during various locomotor tasks in humans. </w:t>
      </w:r>
      <w:r w:rsidRPr="00382B7A">
        <w:rPr>
          <w:i/>
          <w:noProof/>
        </w:rPr>
        <w:t xml:space="preserve">Experimental Brain Research </w:t>
      </w:r>
      <w:r w:rsidRPr="00382B7A">
        <w:rPr>
          <w:noProof/>
        </w:rPr>
        <w:t>85: 208-217, 1991.</w:t>
      </w:r>
    </w:p>
    <w:p w14:paraId="576A2E73" w14:textId="77777777" w:rsidR="00382B7A" w:rsidRPr="00382B7A" w:rsidRDefault="00382B7A" w:rsidP="00382B7A">
      <w:pPr>
        <w:pStyle w:val="EndNoteBibliography"/>
        <w:rPr>
          <w:noProof/>
        </w:rPr>
      </w:pPr>
      <w:r w:rsidRPr="00382B7A">
        <w:rPr>
          <w:b/>
          <w:noProof/>
        </w:rPr>
        <w:t>Robinson DA</w:t>
      </w:r>
      <w:r w:rsidRPr="00382B7A">
        <w:rPr>
          <w:noProof/>
        </w:rPr>
        <w:t xml:space="preserve">. The Use of Control Systems Analysis in the Neurophysiology of Eye Movements. </w:t>
      </w:r>
      <w:r w:rsidRPr="00382B7A">
        <w:rPr>
          <w:i/>
          <w:noProof/>
        </w:rPr>
        <w:t xml:space="preserve">Annual Review of Neuroscience </w:t>
      </w:r>
      <w:r w:rsidRPr="00382B7A">
        <w:rPr>
          <w:noProof/>
        </w:rPr>
        <w:t>4: 463-503, 1981.</w:t>
      </w:r>
    </w:p>
    <w:p w14:paraId="4975EA57" w14:textId="77777777" w:rsidR="00382B7A" w:rsidRPr="00382B7A" w:rsidRDefault="00382B7A" w:rsidP="00382B7A">
      <w:pPr>
        <w:pStyle w:val="EndNoteBibliography"/>
        <w:rPr>
          <w:noProof/>
        </w:rPr>
      </w:pPr>
      <w:r w:rsidRPr="00382B7A">
        <w:rPr>
          <w:b/>
          <w:noProof/>
        </w:rPr>
        <w:t>Rosengren SM, Welgampola MS, and Colebatch JG</w:t>
      </w:r>
      <w:r w:rsidRPr="00382B7A">
        <w:rPr>
          <w:noProof/>
        </w:rPr>
        <w:t xml:space="preserve">. Vestibular evoked myogenic potentials: Past, present and future. </w:t>
      </w:r>
      <w:r w:rsidRPr="00382B7A">
        <w:rPr>
          <w:i/>
          <w:noProof/>
        </w:rPr>
        <w:t xml:space="preserve">Clinical Neurophysiology </w:t>
      </w:r>
      <w:r w:rsidRPr="00382B7A">
        <w:rPr>
          <w:noProof/>
        </w:rPr>
        <w:t>121: 636-651, 2010.</w:t>
      </w:r>
    </w:p>
    <w:p w14:paraId="0E90325D" w14:textId="77777777" w:rsidR="00382B7A" w:rsidRPr="00382B7A" w:rsidRDefault="00382B7A" w:rsidP="00382B7A">
      <w:pPr>
        <w:pStyle w:val="EndNoteBibliography"/>
        <w:rPr>
          <w:noProof/>
        </w:rPr>
      </w:pPr>
      <w:r w:rsidRPr="00382B7A">
        <w:rPr>
          <w:b/>
          <w:noProof/>
        </w:rPr>
        <w:t>Rubinstein JT, Bierer S, Kaneko C, Ling L, Nie K, Oxford T, Newlands S, Santos F, Risi F, Abbas PJ, and Phillips JO</w:t>
      </w:r>
      <w:r w:rsidRPr="00382B7A">
        <w:rPr>
          <w:noProof/>
        </w:rPr>
        <w:t xml:space="preserve">. Implantation of the Semicircular Canals With Preservation of Hearing and Rotational Sensitivity: A Vestibular Neurostimulator Suitable for Clinical Research. </w:t>
      </w:r>
      <w:r w:rsidRPr="00382B7A">
        <w:rPr>
          <w:i/>
          <w:noProof/>
        </w:rPr>
        <w:t xml:space="preserve">Otology &amp; Neurotology </w:t>
      </w:r>
      <w:r w:rsidRPr="00382B7A">
        <w:rPr>
          <w:noProof/>
        </w:rPr>
        <w:t>33: 789-796 710.1097/MAO.1090b1013e318254ec318224, 2012.</w:t>
      </w:r>
    </w:p>
    <w:p w14:paraId="4EC1495C" w14:textId="77777777" w:rsidR="00382B7A" w:rsidRPr="00382B7A" w:rsidRDefault="00382B7A" w:rsidP="00382B7A">
      <w:pPr>
        <w:pStyle w:val="EndNoteBibliography"/>
        <w:rPr>
          <w:noProof/>
        </w:rPr>
      </w:pPr>
      <w:r w:rsidRPr="00382B7A">
        <w:rPr>
          <w:b/>
          <w:noProof/>
        </w:rPr>
        <w:t>Saginaw MA, Wangsong G, Haburcakova C, and Merfeld DM</w:t>
      </w:r>
      <w:r w:rsidRPr="00382B7A">
        <w:rPr>
          <w:noProof/>
        </w:rPr>
        <w:t xml:space="preserve">. Attenuation of Eye Movements Evoked by a Vestibular Implant at the Frequency of the Baseline Pulse Rate. </w:t>
      </w:r>
      <w:r w:rsidRPr="00382B7A">
        <w:rPr>
          <w:i/>
          <w:noProof/>
        </w:rPr>
        <w:t xml:space="preserve">Biomedical Engineering, IEEE Transactions on </w:t>
      </w:r>
      <w:r w:rsidRPr="00382B7A">
        <w:rPr>
          <w:noProof/>
        </w:rPr>
        <w:t>58: 2732-2739, 2011.</w:t>
      </w:r>
    </w:p>
    <w:p w14:paraId="17A946D2" w14:textId="77777777" w:rsidR="00382B7A" w:rsidRPr="00382B7A" w:rsidRDefault="00382B7A" w:rsidP="00382B7A">
      <w:pPr>
        <w:pStyle w:val="EndNoteBibliography"/>
        <w:rPr>
          <w:noProof/>
        </w:rPr>
      </w:pPr>
      <w:r w:rsidRPr="00382B7A">
        <w:rPr>
          <w:b/>
          <w:noProof/>
        </w:rPr>
        <w:t>Sun D, Ward BK, Semenov Y, Carey J, and Della Santina CC</w:t>
      </w:r>
      <w:r w:rsidRPr="00382B7A">
        <w:rPr>
          <w:noProof/>
        </w:rPr>
        <w:t xml:space="preserve">. Bilateral Vestibular Deficiency: Quality of Life and Economic Implications. </w:t>
      </w:r>
      <w:r w:rsidRPr="00382B7A">
        <w:rPr>
          <w:i/>
          <w:noProof/>
        </w:rPr>
        <w:t xml:space="preserve">JAMA Otolaryngol Head Neck Surg </w:t>
      </w:r>
      <w:r w:rsidRPr="00382B7A">
        <w:rPr>
          <w:noProof/>
        </w:rPr>
        <w:t>140: 527-534, 2014.</w:t>
      </w:r>
    </w:p>
    <w:p w14:paraId="35B48E5D" w14:textId="77777777" w:rsidR="00382B7A" w:rsidRPr="00382B7A" w:rsidRDefault="00382B7A" w:rsidP="00382B7A">
      <w:pPr>
        <w:pStyle w:val="EndNoteBibliography"/>
        <w:rPr>
          <w:noProof/>
        </w:rPr>
      </w:pPr>
      <w:r w:rsidRPr="00382B7A">
        <w:rPr>
          <w:b/>
          <w:noProof/>
        </w:rPr>
        <w:t>Sun DQ, Rahman MA, Fridman G, Chenkai D, Chiang B, and Della Santina CC</w:t>
      </w:r>
      <w:r w:rsidRPr="00382B7A">
        <w:rPr>
          <w:noProof/>
        </w:rPr>
        <w:t xml:space="preserve">. Chronic stimulation of the semicircular canals using a multichannel vestibular prosthesis: Effects on locomotion and angular vestibulo-ocular reflex in chinchillas. In: </w:t>
      </w:r>
      <w:r w:rsidRPr="00382B7A">
        <w:rPr>
          <w:i/>
          <w:noProof/>
        </w:rPr>
        <w:t>Engineering in Medicine and Biology Society, EMBC, 2011 Annual International Conference of the IEEE</w:t>
      </w:r>
      <w:r w:rsidRPr="00382B7A">
        <w:rPr>
          <w:noProof/>
        </w:rPr>
        <w:t>2011, p. 3519-3523.</w:t>
      </w:r>
    </w:p>
    <w:p w14:paraId="015EB97E" w14:textId="77777777" w:rsidR="00382B7A" w:rsidRPr="00382B7A" w:rsidRDefault="00382B7A" w:rsidP="00382B7A">
      <w:pPr>
        <w:pStyle w:val="EndNoteBibliography"/>
        <w:rPr>
          <w:noProof/>
        </w:rPr>
      </w:pPr>
      <w:r w:rsidRPr="00382B7A">
        <w:rPr>
          <w:b/>
          <w:noProof/>
        </w:rPr>
        <w:t>Suzuki J, Goto K, Tokumasu K, and Cohen B</w:t>
      </w:r>
      <w:r w:rsidRPr="00382B7A">
        <w:rPr>
          <w:noProof/>
        </w:rPr>
        <w:t xml:space="preserve">. Implantation of Electrodes near Individual Vestibular Nerve Branches in Mammals. </w:t>
      </w:r>
      <w:r w:rsidRPr="00382B7A">
        <w:rPr>
          <w:i/>
          <w:noProof/>
        </w:rPr>
        <w:t xml:space="preserve">Annals of Otology Rhinology and Laryngology </w:t>
      </w:r>
      <w:r w:rsidRPr="00382B7A">
        <w:rPr>
          <w:noProof/>
        </w:rPr>
        <w:t>78: 1969.</w:t>
      </w:r>
    </w:p>
    <w:p w14:paraId="009C6703" w14:textId="77777777" w:rsidR="00382B7A" w:rsidRPr="00382B7A" w:rsidRDefault="00382B7A" w:rsidP="00382B7A">
      <w:pPr>
        <w:pStyle w:val="EndNoteBibliography"/>
        <w:rPr>
          <w:noProof/>
        </w:rPr>
      </w:pPr>
      <w:r w:rsidRPr="00382B7A">
        <w:rPr>
          <w:b/>
          <w:noProof/>
        </w:rPr>
        <w:t>Thompson LA, Haburcakova C, Gong W, Lee DJ, Wall III C, Merfeld DM, and Lewis RF</w:t>
      </w:r>
      <w:r w:rsidRPr="00382B7A">
        <w:rPr>
          <w:noProof/>
        </w:rPr>
        <w:t xml:space="preserve">. Responses evoked by a vestibular implant providing chronic stimulation. </w:t>
      </w:r>
      <w:r w:rsidRPr="00382B7A">
        <w:rPr>
          <w:i/>
          <w:noProof/>
        </w:rPr>
        <w:t xml:space="preserve">Journal of Vestibular Research </w:t>
      </w:r>
      <w:r w:rsidRPr="00382B7A">
        <w:rPr>
          <w:noProof/>
        </w:rPr>
        <w:t>22: 11-15, 2012.</w:t>
      </w:r>
    </w:p>
    <w:p w14:paraId="2DD40FE2" w14:textId="77777777" w:rsidR="00382B7A" w:rsidRPr="00382B7A" w:rsidRDefault="00382B7A" w:rsidP="00382B7A">
      <w:pPr>
        <w:pStyle w:val="EndNoteBibliography"/>
        <w:rPr>
          <w:noProof/>
        </w:rPr>
      </w:pPr>
      <w:r w:rsidRPr="00382B7A">
        <w:rPr>
          <w:b/>
          <w:noProof/>
        </w:rPr>
        <w:t>Toreyin H, and Bhatti P</w:t>
      </w:r>
      <w:r w:rsidRPr="00382B7A">
        <w:rPr>
          <w:noProof/>
        </w:rPr>
        <w:t xml:space="preserve">. A Field-Programmable Analog Array Development Platform for Vestibular Prosthesis Signal Processing. </w:t>
      </w:r>
      <w:r w:rsidRPr="00382B7A">
        <w:rPr>
          <w:i/>
          <w:noProof/>
        </w:rPr>
        <w:t xml:space="preserve">Biomedical Circuits and Systems, IEEE Transactions on </w:t>
      </w:r>
      <w:r w:rsidRPr="00382B7A">
        <w:rPr>
          <w:noProof/>
        </w:rPr>
        <w:t>7: 319-325, 2013.</w:t>
      </w:r>
    </w:p>
    <w:p w14:paraId="72227F28" w14:textId="77777777" w:rsidR="00382B7A" w:rsidRPr="00382B7A" w:rsidRDefault="00382B7A" w:rsidP="00382B7A">
      <w:pPr>
        <w:pStyle w:val="EndNoteBibliography"/>
        <w:rPr>
          <w:noProof/>
        </w:rPr>
      </w:pPr>
      <w:r w:rsidRPr="00382B7A">
        <w:rPr>
          <w:b/>
          <w:noProof/>
        </w:rPr>
        <w:t>Van de Berg R, Guinand N, GUYOT J-P, Stokroos R, and Kingma H</w:t>
      </w:r>
      <w:r w:rsidRPr="00382B7A">
        <w:rPr>
          <w:noProof/>
        </w:rPr>
        <w:t xml:space="preserve">. The vestibular implant: Quo vadis? </w:t>
      </w:r>
      <w:r w:rsidRPr="00382B7A">
        <w:rPr>
          <w:i/>
          <w:noProof/>
        </w:rPr>
        <w:t xml:space="preserve">Frontiers in Neurology </w:t>
      </w:r>
      <w:r w:rsidRPr="00382B7A">
        <w:rPr>
          <w:noProof/>
        </w:rPr>
        <w:t>2: 2011.</w:t>
      </w:r>
    </w:p>
    <w:p w14:paraId="256C3EB2" w14:textId="77777777" w:rsidR="00382B7A" w:rsidRPr="00382B7A" w:rsidRDefault="00382B7A" w:rsidP="00382B7A">
      <w:pPr>
        <w:pStyle w:val="EndNoteBibliography"/>
        <w:rPr>
          <w:noProof/>
        </w:rPr>
      </w:pPr>
      <w:r w:rsidRPr="00382B7A">
        <w:rPr>
          <w:b/>
          <w:noProof/>
        </w:rPr>
        <w:t>Wall I, Conrad, Wrisley DM, and Statler KD</w:t>
      </w:r>
      <w:r w:rsidRPr="00382B7A">
        <w:rPr>
          <w:noProof/>
        </w:rPr>
        <w:t xml:space="preserve">. Vibrotactile tilt feedback improves dynamic gait index: A fall risk indicator in older adults. </w:t>
      </w:r>
      <w:r w:rsidRPr="00382B7A">
        <w:rPr>
          <w:i/>
          <w:noProof/>
        </w:rPr>
        <w:t xml:space="preserve">Gait &amp; Posture </w:t>
      </w:r>
      <w:r w:rsidRPr="00382B7A">
        <w:rPr>
          <w:noProof/>
        </w:rPr>
        <w:t>30: 16-21, 2009.</w:t>
      </w:r>
    </w:p>
    <w:p w14:paraId="60AD2A5E" w14:textId="77777777" w:rsidR="00382B7A" w:rsidRPr="00382B7A" w:rsidRDefault="00382B7A" w:rsidP="00382B7A">
      <w:pPr>
        <w:pStyle w:val="EndNoteBibliography"/>
        <w:rPr>
          <w:noProof/>
        </w:rPr>
      </w:pPr>
      <w:r w:rsidRPr="00382B7A">
        <w:rPr>
          <w:b/>
          <w:noProof/>
        </w:rPr>
        <w:t>Wilson BS</w:t>
      </w:r>
      <w:r w:rsidRPr="00382B7A">
        <w:rPr>
          <w:noProof/>
        </w:rPr>
        <w:t xml:space="preserve">. Speech processing strategies. </w:t>
      </w:r>
      <w:r w:rsidRPr="00382B7A">
        <w:rPr>
          <w:i/>
          <w:noProof/>
        </w:rPr>
        <w:t xml:space="preserve">Cochlear implants: a practical guide </w:t>
      </w:r>
      <w:r w:rsidRPr="00382B7A">
        <w:rPr>
          <w:noProof/>
        </w:rPr>
        <w:t>2: 21-69, 2006.</w:t>
      </w:r>
    </w:p>
    <w:p w14:paraId="28914D5E" w14:textId="77777777" w:rsidR="00382B7A" w:rsidRPr="00382B7A" w:rsidRDefault="00382B7A" w:rsidP="00382B7A">
      <w:pPr>
        <w:pStyle w:val="EndNoteBibliography"/>
        <w:rPr>
          <w:noProof/>
        </w:rPr>
      </w:pPr>
      <w:r w:rsidRPr="00382B7A">
        <w:rPr>
          <w:b/>
          <w:noProof/>
        </w:rPr>
        <w:t>Zierhofer CM</w:t>
      </w:r>
      <w:r w:rsidRPr="00382B7A">
        <w:rPr>
          <w:noProof/>
        </w:rPr>
        <w:t xml:space="preserve">. Adaptive sigma-delta modulation with one-bit quantization. </w:t>
      </w:r>
      <w:r w:rsidRPr="00382B7A">
        <w:rPr>
          <w:i/>
          <w:noProof/>
        </w:rPr>
        <w:t xml:space="preserve">Circuits and Systems II: Analog and Digital Signal Processing, IEEE Transactions on </w:t>
      </w:r>
      <w:r w:rsidRPr="00382B7A">
        <w:rPr>
          <w:noProof/>
        </w:rPr>
        <w:t>47: 408-415, 2000.</w:t>
      </w:r>
    </w:p>
    <w:p w14:paraId="4CB6F6AC" w14:textId="77777777" w:rsidR="00382B7A" w:rsidRPr="00382B7A" w:rsidRDefault="00382B7A" w:rsidP="00382B7A">
      <w:pPr>
        <w:pStyle w:val="EndNoteBibliography"/>
        <w:rPr>
          <w:noProof/>
        </w:rPr>
      </w:pPr>
      <w:r w:rsidRPr="00382B7A">
        <w:rPr>
          <w:b/>
          <w:noProof/>
        </w:rPr>
        <w:t>Zingler VC, Weintz E, Jahn K, Mike A, Huppert D, Rettinger N, Brandt T, and Strupp M</w:t>
      </w:r>
      <w:r w:rsidRPr="00382B7A">
        <w:rPr>
          <w:noProof/>
        </w:rPr>
        <w:t xml:space="preserve">. Follow-up of vestibular function in bilateral vestibulopathy. </w:t>
      </w:r>
      <w:r w:rsidRPr="00382B7A">
        <w:rPr>
          <w:i/>
          <w:noProof/>
        </w:rPr>
        <w:t xml:space="preserve">Journal of Neurology, Neurosurgery &amp; Psychiatry </w:t>
      </w:r>
      <w:r w:rsidRPr="00382B7A">
        <w:rPr>
          <w:noProof/>
        </w:rPr>
        <w:t>79: 284-288, 2008.</w:t>
      </w:r>
    </w:p>
    <w:p w14:paraId="30469ED5" w14:textId="0108E146" w:rsidR="007B1643" w:rsidRDefault="00DB78DD">
      <w:r>
        <w:fldChar w:fldCharType="end"/>
      </w:r>
    </w:p>
    <w:bookmarkEnd w:id="0"/>
    <w:sectPr w:rsidR="007B1643" w:rsidSect="00DB0404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72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Neurophysiology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5ff0rvslpp52le9x05pwz0ufera05dpsa5w&quot;&gt;My EndNote Library&lt;record-ids&gt;&lt;item&gt;1&lt;/item&gt;&lt;item&gt;11&lt;/item&gt;&lt;item&gt;15&lt;/item&gt;&lt;item&gt;17&lt;/item&gt;&lt;item&gt;31&lt;/item&gt;&lt;item&gt;46&lt;/item&gt;&lt;item&gt;62&lt;/item&gt;&lt;item&gt;68&lt;/item&gt;&lt;item&gt;75&lt;/item&gt;&lt;item&gt;81&lt;/item&gt;&lt;item&gt;113&lt;/item&gt;&lt;item&gt;122&lt;/item&gt;&lt;item&gt;123&lt;/item&gt;&lt;item&gt;128&lt;/item&gt;&lt;item&gt;130&lt;/item&gt;&lt;item&gt;143&lt;/item&gt;&lt;item&gt;144&lt;/item&gt;&lt;item&gt;150&lt;/item&gt;&lt;item&gt;153&lt;/item&gt;&lt;item&gt;196&lt;/item&gt;&lt;item&gt;198&lt;/item&gt;&lt;item&gt;234&lt;/item&gt;&lt;item&gt;235&lt;/item&gt;&lt;item&gt;245&lt;/item&gt;&lt;item&gt;257&lt;/item&gt;&lt;item&gt;258&lt;/item&gt;&lt;item&gt;272&lt;/item&gt;&lt;item&gt;273&lt;/item&gt;&lt;item&gt;289&lt;/item&gt;&lt;item&gt;318&lt;/item&gt;&lt;item&gt;335&lt;/item&gt;&lt;item&gt;376&lt;/item&gt;&lt;item&gt;380&lt;/item&gt;&lt;item&gt;381&lt;/item&gt;&lt;item&gt;382&lt;/item&gt;&lt;item&gt;383&lt;/item&gt;&lt;item&gt;384&lt;/item&gt;&lt;item&gt;387&lt;/item&gt;&lt;item&gt;389&lt;/item&gt;&lt;item&gt;392&lt;/item&gt;&lt;item&gt;402&lt;/item&gt;&lt;item&gt;403&lt;/item&gt;&lt;item&gt;404&lt;/item&gt;&lt;item&gt;406&lt;/item&gt;&lt;item&gt;409&lt;/item&gt;&lt;item&gt;410&lt;/item&gt;&lt;item&gt;413&lt;/item&gt;&lt;item&gt;418&lt;/item&gt;&lt;item&gt;423&lt;/item&gt;&lt;item&gt;432&lt;/item&gt;&lt;item&gt;457&lt;/item&gt;&lt;item&gt;459&lt;/item&gt;&lt;item&gt;479&lt;/item&gt;&lt;item&gt;481&lt;/item&gt;&lt;item&gt;484&lt;/item&gt;&lt;item&gt;489&lt;/item&gt;&lt;item&gt;510&lt;/item&gt;&lt;item&gt;511&lt;/item&gt;&lt;item&gt;512&lt;/item&gt;&lt;item&gt;513&lt;/item&gt;&lt;item&gt;515&lt;/item&gt;&lt;item&gt;516&lt;/item&gt;&lt;item&gt;517&lt;/item&gt;&lt;item&gt;518&lt;/item&gt;&lt;item&gt;521&lt;/item&gt;&lt;item&gt;522&lt;/item&gt;&lt;item&gt;523&lt;/item&gt;&lt;item&gt;524&lt;/item&gt;&lt;item&gt;525&lt;/item&gt;&lt;item&gt;527&lt;/item&gt;&lt;item&gt;528&lt;/item&gt;&lt;item&gt;529&lt;/item&gt;&lt;item&gt;530&lt;/item&gt;&lt;/record-ids&gt;&lt;/item&gt;&lt;/Libraries&gt;"/>
  </w:docVars>
  <w:rsids>
    <w:rsidRoot w:val="007B1643"/>
    <w:rsid w:val="00170C31"/>
    <w:rsid w:val="0019665A"/>
    <w:rsid w:val="00232CB7"/>
    <w:rsid w:val="00382B7A"/>
    <w:rsid w:val="00667DB7"/>
    <w:rsid w:val="006C54DF"/>
    <w:rsid w:val="00745A1F"/>
    <w:rsid w:val="007A240E"/>
    <w:rsid w:val="007B1643"/>
    <w:rsid w:val="007D4ECE"/>
    <w:rsid w:val="008E4197"/>
    <w:rsid w:val="00AA67C5"/>
    <w:rsid w:val="00AB4685"/>
    <w:rsid w:val="00BE0B08"/>
    <w:rsid w:val="00C4015C"/>
    <w:rsid w:val="00CB6B24"/>
    <w:rsid w:val="00D8416D"/>
    <w:rsid w:val="00DB0404"/>
    <w:rsid w:val="00DB78D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0C38CED0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D4ECE"/>
    <w:rPr>
      <w:sz w:val="1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7B1643"/>
    <w:pPr>
      <w:jc w:val="center"/>
    </w:pPr>
    <w:rPr>
      <w:rFonts w:ascii="Cambria" w:hAnsi="Cambria"/>
      <w:sz w:val="24"/>
    </w:rPr>
  </w:style>
  <w:style w:type="paragraph" w:customStyle="1" w:styleId="EndNoteBibliography">
    <w:name w:val="EndNote Bibliography"/>
    <w:basedOn w:val="Normal"/>
    <w:rsid w:val="007B1643"/>
    <w:rPr>
      <w:rFonts w:ascii="Cambria" w:hAnsi="Cambria"/>
      <w:sz w:val="24"/>
    </w:rPr>
  </w:style>
  <w:style w:type="character" w:customStyle="1" w:styleId="apple-converted-space">
    <w:name w:val="apple-converted-space"/>
    <w:basedOn w:val="DefaultParagraphFont"/>
    <w:rsid w:val="00DB78DD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D4ECE"/>
    <w:rPr>
      <w:sz w:val="1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7B1643"/>
    <w:pPr>
      <w:jc w:val="center"/>
    </w:pPr>
    <w:rPr>
      <w:rFonts w:ascii="Cambria" w:hAnsi="Cambria"/>
      <w:sz w:val="24"/>
    </w:rPr>
  </w:style>
  <w:style w:type="paragraph" w:customStyle="1" w:styleId="EndNoteBibliography">
    <w:name w:val="EndNote Bibliography"/>
    <w:basedOn w:val="Normal"/>
    <w:rsid w:val="007B1643"/>
    <w:rPr>
      <w:rFonts w:ascii="Cambria" w:hAnsi="Cambria"/>
      <w:sz w:val="24"/>
    </w:rPr>
  </w:style>
  <w:style w:type="character" w:customStyle="1" w:styleId="apple-converted-space">
    <w:name w:val="apple-converted-space"/>
    <w:basedOn w:val="DefaultParagraphFont"/>
    <w:rsid w:val="00DB78D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987707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2</TotalTime>
  <Pages>6</Pages>
  <Words>2479</Words>
  <Characters>14133</Characters>
  <Application>Microsoft Macintosh Word</Application>
  <DocSecurity>0</DocSecurity>
  <Lines>117</Lines>
  <Paragraphs>33</Paragraphs>
  <ScaleCrop>false</ScaleCrop>
  <Company/>
  <LinksUpToDate>false</LinksUpToDate>
  <CharactersWithSpaces>1657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hoa Nguyen</dc:creator>
  <cp:keywords/>
  <dc:description/>
  <cp:lastModifiedBy>Khoa Nguyen</cp:lastModifiedBy>
  <cp:revision>7</cp:revision>
  <dcterms:created xsi:type="dcterms:W3CDTF">2015-02-11T19:12:00Z</dcterms:created>
  <dcterms:modified xsi:type="dcterms:W3CDTF">2015-02-12T01:09:00Z</dcterms:modified>
</cp:coreProperties>
</file>